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D81F63" w14:textId="46F74DC4" w:rsidR="00373646" w:rsidRPr="00FE4D7E" w:rsidRDefault="00DE1982" w:rsidP="00191099">
      <w:pPr>
        <w:pStyle w:val="Subtitle"/>
      </w:pPr>
      <w:r>
        <w:rPr>
          <w:noProof/>
        </w:rPr>
        <mc:AlternateContent>
          <mc:Choice Requires="wps">
            <w:drawing>
              <wp:anchor distT="45720" distB="45720" distL="114300" distR="114300" simplePos="0" relativeHeight="251659264" behindDoc="0" locked="0" layoutInCell="1" allowOverlap="1" wp14:anchorId="5C6C9575" wp14:editId="0AAA19B6">
                <wp:simplePos x="0" y="0"/>
                <wp:positionH relativeFrom="column">
                  <wp:posOffset>3600450</wp:posOffset>
                </wp:positionH>
                <wp:positionV relativeFrom="page">
                  <wp:posOffset>2057400</wp:posOffset>
                </wp:positionV>
                <wp:extent cx="3239770" cy="3561715"/>
                <wp:effectExtent l="0" t="0" r="0" b="6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3561715"/>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noFill/>
                          <a:miter lim="800000"/>
                          <a:headEnd/>
                          <a:tailEnd/>
                        </a:ln>
                      </wps:spPr>
                      <wps:txbx>
                        <w:txbxContent>
                          <w:p w14:paraId="42E9A12A" w14:textId="3D939547" w:rsidR="002713B8" w:rsidRDefault="00B27941" w:rsidP="003D4497">
                            <w:pPr>
                              <w:pStyle w:val="Heading1"/>
                            </w:pPr>
                            <w:r>
                              <w:t>Summary</w:t>
                            </w:r>
                          </w:p>
                          <w:p w14:paraId="2FB68E33" w14:textId="5F6506B5" w:rsidR="00E63D7E" w:rsidRPr="00BC3A15" w:rsidRDefault="00E63D7E" w:rsidP="003D4497">
                            <w:pPr>
                              <w:rPr>
                                <w:color w:val="000000"/>
                                <w14:textFill>
                                  <w14:solidFill>
                                    <w14:srgbClr w14:val="000000">
                                      <w14:alpha w14:val="50000"/>
                                    </w14:srgbClr>
                                  </w14:solidFill>
                                </w14:textFill>
                              </w:rPr>
                            </w:pPr>
                            <w:r w:rsidRPr="003E72EE">
                              <w:rPr>
                                <w:rStyle w:val="Emphasis"/>
                              </w:rPr>
                              <w:t>In</w:t>
                            </w:r>
                            <w:r w:rsidRPr="009F5E08">
                              <w:t xml:space="preserve"> </w:t>
                            </w:r>
                            <w:r w:rsidRPr="00035E86">
                              <w:rPr>
                                <w:rStyle w:val="Emphasis"/>
                              </w:rPr>
                              <w:t>Conservation</w:t>
                            </w:r>
                            <w:r w:rsidRPr="009F5E08">
                              <w:t xml:space="preserve"> </w:t>
                            </w:r>
                            <w:r w:rsidRPr="00035E86">
                              <w:rPr>
                                <w:rStyle w:val="Emphasis"/>
                              </w:rPr>
                              <w:t>Areas</w:t>
                            </w:r>
                            <w:r w:rsidRPr="009F5E08">
                              <w:t>:</w:t>
                            </w:r>
                          </w:p>
                          <w:p w14:paraId="79B06938" w14:textId="743BCF08" w:rsidR="009275FB" w:rsidRDefault="009275FB" w:rsidP="003D4497">
                            <w:pPr>
                              <w:pStyle w:val="ListParagraph"/>
                              <w:numPr>
                                <w:ilvl w:val="0"/>
                                <w:numId w:val="5"/>
                              </w:numPr>
                            </w:pPr>
                            <w:r>
                              <w:t xml:space="preserve">Recreation </w:t>
                            </w:r>
                            <w:r w:rsidR="004546C3">
                              <w:t xml:space="preserve">activities </w:t>
                            </w:r>
                            <w:r w:rsidR="00DE1982">
                              <w:t>ha</w:t>
                            </w:r>
                            <w:r w:rsidR="004546C3">
                              <w:t>ve</w:t>
                            </w:r>
                            <w:r w:rsidR="00DE1982">
                              <w:t xml:space="preserve"> ecological impacts</w:t>
                            </w:r>
                            <w:r w:rsidR="000532CE">
                              <w:t>;</w:t>
                            </w:r>
                            <w:r w:rsidR="00DC085C">
                              <w:t xml:space="preserve"> different activities have different impacts</w:t>
                            </w:r>
                          </w:p>
                          <w:p w14:paraId="5CA88755" w14:textId="12CB9483" w:rsidR="00A70A2B" w:rsidRDefault="00DC085C" w:rsidP="003D4497">
                            <w:pPr>
                              <w:pStyle w:val="ListParagraph"/>
                              <w:numPr>
                                <w:ilvl w:val="0"/>
                                <w:numId w:val="5"/>
                              </w:numPr>
                            </w:pPr>
                            <w:r>
                              <w:t xml:space="preserve">People are recreating more during COVID-19; </w:t>
                            </w:r>
                            <w:r w:rsidR="0025019C">
                              <w:t>different activities</w:t>
                            </w:r>
                            <w:r w:rsidR="00E03263">
                              <w:t xml:space="preserve"> increase in different areas</w:t>
                            </w:r>
                          </w:p>
                          <w:p w14:paraId="3583610A" w14:textId="585BA4C4" w:rsidR="00244413" w:rsidRDefault="00DC085C" w:rsidP="003D4497">
                            <w:pPr>
                              <w:pStyle w:val="ListParagraph"/>
                              <w:numPr>
                                <w:ilvl w:val="0"/>
                                <w:numId w:val="5"/>
                              </w:numPr>
                            </w:pPr>
                            <w:r>
                              <w:t xml:space="preserve">Baselines </w:t>
                            </w:r>
                            <w:r w:rsidR="008E12D7">
                              <w:t xml:space="preserve">activity rates </w:t>
                            </w:r>
                            <w:r>
                              <w:t xml:space="preserve">for </w:t>
                            </w:r>
                            <w:r w:rsidR="008E12D7">
                              <w:rPr>
                                <w:i/>
                                <w:iCs/>
                              </w:rPr>
                              <w:t xml:space="preserve">most </w:t>
                            </w:r>
                            <w:r w:rsidR="008E12D7">
                              <w:t xml:space="preserve">activities </w:t>
                            </w:r>
                            <w:r w:rsidR="00CB3AD8">
                              <w:t xml:space="preserve">in </w:t>
                            </w:r>
                            <w:r w:rsidR="00CB3AD8">
                              <w:rPr>
                                <w:i/>
                                <w:iCs/>
                              </w:rPr>
                              <w:t xml:space="preserve">many </w:t>
                            </w:r>
                            <w:r w:rsidR="00CB3AD8">
                              <w:t xml:space="preserve">conservation areas </w:t>
                            </w:r>
                            <w:r w:rsidR="008E12D7">
                              <w:t>are scarce or unavailable</w:t>
                            </w:r>
                            <w:r w:rsidR="00A50C3C">
                              <w:t xml:space="preserve"> for comparison</w:t>
                            </w:r>
                            <w:r w:rsidR="00F908F3">
                              <w:t>s</w:t>
                            </w:r>
                          </w:p>
                          <w:p w14:paraId="570EC6A6" w14:textId="77777777" w:rsidR="00B57D36" w:rsidRDefault="00B57D36" w:rsidP="00703FC3">
                            <w:pPr>
                              <w:pStyle w:val="ListParagraph"/>
                              <w:numPr>
                                <w:ilvl w:val="0"/>
                                <w:numId w:val="0"/>
                              </w:numPr>
                              <w:ind w:left="720"/>
                            </w:pPr>
                          </w:p>
                          <w:p w14:paraId="518EDAC3" w14:textId="60D0BE6B" w:rsidR="00E96778" w:rsidRPr="00B57D36" w:rsidRDefault="0004446D" w:rsidP="003D4497">
                            <w:pPr>
                              <w:pStyle w:val="ListParagraph"/>
                              <w:numPr>
                                <w:ilvl w:val="0"/>
                                <w:numId w:val="6"/>
                              </w:numPr>
                            </w:pPr>
                            <w:r w:rsidRPr="00B57D36">
                              <w:t xml:space="preserve">Identifying areas where certain recreation activities </w:t>
                            </w:r>
                            <w:r w:rsidR="00AB64F6" w:rsidRPr="00B57D36">
                              <w:t xml:space="preserve">have increased and </w:t>
                            </w:r>
                            <w:r w:rsidRPr="00B57D36">
                              <w:t>may</w:t>
                            </w:r>
                            <w:r w:rsidR="00237BCC" w:rsidRPr="00B57D36">
                              <w:t xml:space="preserve"> </w:t>
                            </w:r>
                            <w:r w:rsidR="009F5E08" w:rsidRPr="00B57D36">
                              <w:t xml:space="preserve">be </w:t>
                            </w:r>
                            <w:r w:rsidR="00237BCC" w:rsidRPr="00B57D36">
                              <w:t>ecological</w:t>
                            </w:r>
                            <w:r w:rsidR="009F5E08" w:rsidRPr="00B57D36">
                              <w:t>ly</w:t>
                            </w:r>
                            <w:r w:rsidR="00237BCC" w:rsidRPr="00B57D36">
                              <w:t xml:space="preserve"> impact</w:t>
                            </w:r>
                            <w:r w:rsidR="009F5E08" w:rsidRPr="00B57D36">
                              <w:t>ful</w:t>
                            </w:r>
                            <w:r w:rsidR="00237BCC" w:rsidRPr="00B57D36">
                              <w:t xml:space="preserve"> is </w:t>
                            </w:r>
                            <w:r w:rsidRPr="00B57D36">
                              <w:t>not possible by conventional methods.</w:t>
                            </w:r>
                          </w:p>
                          <w:p w14:paraId="726DE5C1" w14:textId="61D290EB" w:rsidR="00B27941" w:rsidRDefault="00FC4711" w:rsidP="003D4497">
                            <w:pPr>
                              <w:pStyle w:val="ListParagraph"/>
                              <w:numPr>
                                <w:ilvl w:val="0"/>
                                <w:numId w:val="6"/>
                              </w:numPr>
                            </w:pPr>
                            <w:r w:rsidRPr="00B57D36">
                              <w:t xml:space="preserve">Alterative </w:t>
                            </w:r>
                            <w:r w:rsidR="00CB3AD8">
                              <w:t>d</w:t>
                            </w:r>
                            <w:r w:rsidRPr="00B57D36">
                              <w:t xml:space="preserve">ata sources such as Google Trends may be useful in identifying areas where </w:t>
                            </w:r>
                            <w:r w:rsidR="00342F71" w:rsidRPr="00B57D36">
                              <w:t xml:space="preserve">increased </w:t>
                            </w:r>
                            <w:r w:rsidRPr="00B57D36">
                              <w:t xml:space="preserve">recreation </w:t>
                            </w:r>
                            <w:r w:rsidR="003947EE" w:rsidRPr="00B57D36">
                              <w:t>may pose higher risk of causing ecological impacts</w:t>
                            </w:r>
                            <w:r w:rsidR="00342F71" w:rsidRPr="00B57D36">
                              <w:t>.</w:t>
                            </w:r>
                          </w:p>
                          <w:p w14:paraId="660E7630" w14:textId="2A1EBAF2" w:rsidR="00B27941" w:rsidRPr="00B27941" w:rsidRDefault="00B27941" w:rsidP="003D4497">
                            <w:pPr>
                              <w:pStyle w:val="ListParagraph"/>
                              <w:numPr>
                                <w:ilvl w:val="0"/>
                                <w:numId w:val="6"/>
                              </w:numPr>
                            </w:pPr>
                            <w:r>
                              <w:t xml:space="preserve">While this concept still requires testing and validation, these new </w:t>
                            </w:r>
                            <w:r w:rsidR="0068252F">
                              <w:t>data</w:t>
                            </w:r>
                            <w:r>
                              <w:t xml:space="preserve"> interact with an unprecedented time in human </w:t>
                            </w:r>
                            <w:r w:rsidR="0073424C">
                              <w:t>history</w:t>
                            </w:r>
                            <w:r w:rsidR="00965FAF">
                              <w:t xml:space="preserve"> by</w:t>
                            </w:r>
                            <w:r w:rsidR="0073424C">
                              <w:t xml:space="preserve"> </w:t>
                            </w:r>
                            <w:r w:rsidR="0068252F">
                              <w:t>creat</w:t>
                            </w:r>
                            <w:r w:rsidR="00965FAF">
                              <w:t>ing</w:t>
                            </w:r>
                            <w:r w:rsidR="0068252F">
                              <w:t xml:space="preserve"> new opportunities to </w:t>
                            </w:r>
                            <w:r w:rsidR="0073424C">
                              <w:t>study human interactions with natu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C6C9575" id="_x0000_t202" coordsize="21600,21600" o:spt="202" path="m,l,21600r21600,l21600,xe">
                <v:stroke joinstyle="miter"/>
                <v:path gradientshapeok="t" o:connecttype="rect"/>
              </v:shapetype>
              <v:shape id="Text Box 2" o:spid="_x0000_s1026" type="#_x0000_t202" style="position:absolute;margin-left:283.5pt;margin-top:162pt;width:255.1pt;height:280.45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" fillcolor="#f6f8fc [180]" stroked="f">
                <v:fill color2="#c7d4ed [980]" colors="0 #f6f8fc;48497f #abc0e4;54395f #abc0e4;1 #c7d5ed" focus="100%" type="gradient"/>
                <v:textbox style="mso-fit-shape-to-text:t">
                  <w:txbxContent>
                    <w:p w14:paraId="42E9A12A" w14:textId="3D939547" w:rsidR="002713B8" w:rsidRDefault="00B27941" w:rsidP="003D4497">
                      <w:pPr>
                        <w:pStyle w:val="Heading1"/>
                      </w:pPr>
                      <w:r>
                        <w:t>Summary</w:t>
                      </w:r>
                    </w:p>
                    <w:p w14:paraId="2FB68E33" w14:textId="5F6506B5" w:rsidR="00E63D7E" w:rsidRPr="00BC3A15" w:rsidRDefault="00E63D7E" w:rsidP="003D4497">
                      <w:pPr>
                        <w:rPr>
                          <w:color w:val="000000"/>
                          <w14:textFill>
                            <w14:solidFill>
                              <w14:srgbClr w14:val="000000">
                                <w14:alpha w14:val="50000"/>
                              </w14:srgbClr>
                            </w14:solidFill>
                          </w14:textFill>
                        </w:rPr>
                      </w:pPr>
                      <w:r w:rsidRPr="003E72EE">
                        <w:rPr>
                          <w:rStyle w:val="Emphasis"/>
                        </w:rPr>
                        <w:t>In</w:t>
                      </w:r>
                      <w:r w:rsidRPr="009F5E08">
                        <w:t xml:space="preserve"> </w:t>
                      </w:r>
                      <w:r w:rsidRPr="00035E86">
                        <w:rPr>
                          <w:rStyle w:val="Emphasis"/>
                        </w:rPr>
                        <w:t>Conservation</w:t>
                      </w:r>
                      <w:r w:rsidRPr="009F5E08">
                        <w:t xml:space="preserve"> </w:t>
                      </w:r>
                      <w:r w:rsidRPr="00035E86">
                        <w:rPr>
                          <w:rStyle w:val="Emphasis"/>
                        </w:rPr>
                        <w:t>Areas</w:t>
                      </w:r>
                      <w:r w:rsidRPr="009F5E08">
                        <w:t>:</w:t>
                      </w:r>
                    </w:p>
                    <w:p w14:paraId="79B06938" w14:textId="743BCF08" w:rsidR="009275FB" w:rsidRDefault="009275FB" w:rsidP="003D4497">
                      <w:pPr>
                        <w:pStyle w:val="ListParagraph"/>
                        <w:numPr>
                          <w:ilvl w:val="0"/>
                          <w:numId w:val="5"/>
                        </w:numPr>
                      </w:pPr>
                      <w:r>
                        <w:t xml:space="preserve">Recreation </w:t>
                      </w:r>
                      <w:r w:rsidR="004546C3">
                        <w:t xml:space="preserve">activities </w:t>
                      </w:r>
                      <w:r w:rsidR="00DE1982">
                        <w:t>ha</w:t>
                      </w:r>
                      <w:r w:rsidR="004546C3">
                        <w:t>ve</w:t>
                      </w:r>
                      <w:r w:rsidR="00DE1982">
                        <w:t xml:space="preserve"> ecological impacts</w:t>
                      </w:r>
                      <w:r w:rsidR="000532CE">
                        <w:t>;</w:t>
                      </w:r>
                      <w:r w:rsidR="00DC085C">
                        <w:t xml:space="preserve"> different activities have different impacts</w:t>
                      </w:r>
                    </w:p>
                    <w:p w14:paraId="5CA88755" w14:textId="12CB9483" w:rsidR="00A70A2B" w:rsidRDefault="00DC085C" w:rsidP="003D4497">
                      <w:pPr>
                        <w:pStyle w:val="ListParagraph"/>
                        <w:numPr>
                          <w:ilvl w:val="0"/>
                          <w:numId w:val="5"/>
                        </w:numPr>
                      </w:pPr>
                      <w:r>
                        <w:t xml:space="preserve">People are recreating more during COVID-19; </w:t>
                      </w:r>
                      <w:r w:rsidR="0025019C">
                        <w:t>different activities</w:t>
                      </w:r>
                      <w:r w:rsidR="00E03263">
                        <w:t xml:space="preserve"> increase in different areas</w:t>
                      </w:r>
                    </w:p>
                    <w:p w14:paraId="3583610A" w14:textId="585BA4C4" w:rsidR="00244413" w:rsidRDefault="00DC085C" w:rsidP="003D4497">
                      <w:pPr>
                        <w:pStyle w:val="ListParagraph"/>
                        <w:numPr>
                          <w:ilvl w:val="0"/>
                          <w:numId w:val="5"/>
                        </w:numPr>
                      </w:pPr>
                      <w:r>
                        <w:t xml:space="preserve">Baselines </w:t>
                      </w:r>
                      <w:r w:rsidR="008E12D7">
                        <w:t xml:space="preserve">activity rates </w:t>
                      </w:r>
                      <w:r>
                        <w:t xml:space="preserve">for </w:t>
                      </w:r>
                      <w:r w:rsidR="008E12D7">
                        <w:rPr>
                          <w:i/>
                          <w:iCs/>
                        </w:rPr>
                        <w:t xml:space="preserve">most </w:t>
                      </w:r>
                      <w:r w:rsidR="008E12D7">
                        <w:t xml:space="preserve">activities </w:t>
                      </w:r>
                      <w:r w:rsidR="00CB3AD8">
                        <w:t xml:space="preserve">in </w:t>
                      </w:r>
                      <w:r w:rsidR="00CB3AD8">
                        <w:rPr>
                          <w:i/>
                          <w:iCs/>
                        </w:rPr>
                        <w:t xml:space="preserve">many </w:t>
                      </w:r>
                      <w:r w:rsidR="00CB3AD8">
                        <w:t xml:space="preserve">conservation areas </w:t>
                      </w:r>
                      <w:r w:rsidR="008E12D7">
                        <w:t>are scarce or unavailable</w:t>
                      </w:r>
                      <w:r w:rsidR="00A50C3C">
                        <w:t xml:space="preserve"> for comparison</w:t>
                      </w:r>
                      <w:r w:rsidR="00F908F3">
                        <w:t>s</w:t>
                      </w:r>
                    </w:p>
                    <w:p w14:paraId="570EC6A6" w14:textId="77777777" w:rsidR="00B57D36" w:rsidRDefault="00B57D36" w:rsidP="00703FC3">
                      <w:pPr>
                        <w:pStyle w:val="ListParagraph"/>
                        <w:numPr>
                          <w:ilvl w:val="0"/>
                          <w:numId w:val="0"/>
                        </w:numPr>
                        <w:ind w:left="720"/>
                      </w:pPr>
                    </w:p>
                    <w:p w14:paraId="518EDAC3" w14:textId="60D0BE6B" w:rsidR="00E96778" w:rsidRPr="00B57D36" w:rsidRDefault="0004446D" w:rsidP="003D4497">
                      <w:pPr>
                        <w:pStyle w:val="ListParagraph"/>
                        <w:numPr>
                          <w:ilvl w:val="0"/>
                          <w:numId w:val="6"/>
                        </w:numPr>
                      </w:pPr>
                      <w:r w:rsidRPr="00B57D36">
                        <w:t xml:space="preserve">Identifying areas where certain recreation activities </w:t>
                      </w:r>
                      <w:r w:rsidR="00AB64F6" w:rsidRPr="00B57D36">
                        <w:t xml:space="preserve">have increased and </w:t>
                      </w:r>
                      <w:r w:rsidRPr="00B57D36">
                        <w:t>may</w:t>
                      </w:r>
                      <w:r w:rsidR="00237BCC" w:rsidRPr="00B57D36">
                        <w:t xml:space="preserve"> </w:t>
                      </w:r>
                      <w:r w:rsidR="009F5E08" w:rsidRPr="00B57D36">
                        <w:t xml:space="preserve">be </w:t>
                      </w:r>
                      <w:r w:rsidR="00237BCC" w:rsidRPr="00B57D36">
                        <w:t>ecological</w:t>
                      </w:r>
                      <w:r w:rsidR="009F5E08" w:rsidRPr="00B57D36">
                        <w:t>ly</w:t>
                      </w:r>
                      <w:r w:rsidR="00237BCC" w:rsidRPr="00B57D36">
                        <w:t xml:space="preserve"> impact</w:t>
                      </w:r>
                      <w:r w:rsidR="009F5E08" w:rsidRPr="00B57D36">
                        <w:t>ful</w:t>
                      </w:r>
                      <w:r w:rsidR="00237BCC" w:rsidRPr="00B57D36">
                        <w:t xml:space="preserve"> is </w:t>
                      </w:r>
                      <w:r w:rsidRPr="00B57D36">
                        <w:t>not possible by conventional methods.</w:t>
                      </w:r>
                    </w:p>
                    <w:p w14:paraId="726DE5C1" w14:textId="61D290EB" w:rsidR="00B27941" w:rsidRDefault="00FC4711" w:rsidP="003D4497">
                      <w:pPr>
                        <w:pStyle w:val="ListParagraph"/>
                        <w:numPr>
                          <w:ilvl w:val="0"/>
                          <w:numId w:val="6"/>
                        </w:numPr>
                      </w:pPr>
                      <w:r w:rsidRPr="00B57D36">
                        <w:t xml:space="preserve">Alterative </w:t>
                      </w:r>
                      <w:r w:rsidR="00CB3AD8">
                        <w:t>d</w:t>
                      </w:r>
                      <w:r w:rsidRPr="00B57D36">
                        <w:t xml:space="preserve">ata sources such as Google Trends may be useful in identifying areas where </w:t>
                      </w:r>
                      <w:r w:rsidR="00342F71" w:rsidRPr="00B57D36">
                        <w:t xml:space="preserve">increased </w:t>
                      </w:r>
                      <w:r w:rsidRPr="00B57D36">
                        <w:t xml:space="preserve">recreation </w:t>
                      </w:r>
                      <w:r w:rsidR="003947EE" w:rsidRPr="00B57D36">
                        <w:t>may pose higher risk of causing ecological impacts</w:t>
                      </w:r>
                      <w:r w:rsidR="00342F71" w:rsidRPr="00B57D36">
                        <w:t>.</w:t>
                      </w:r>
                    </w:p>
                    <w:p w14:paraId="660E7630" w14:textId="2A1EBAF2" w:rsidR="00B27941" w:rsidRPr="00B27941" w:rsidRDefault="00B27941" w:rsidP="003D4497">
                      <w:pPr>
                        <w:pStyle w:val="ListParagraph"/>
                        <w:numPr>
                          <w:ilvl w:val="0"/>
                          <w:numId w:val="6"/>
                        </w:numPr>
                      </w:pPr>
                      <w:r>
                        <w:t xml:space="preserve">While this concept still requires testing and validation, these new </w:t>
                      </w:r>
                      <w:r w:rsidR="0068252F">
                        <w:t>data</w:t>
                      </w:r>
                      <w:r>
                        <w:t xml:space="preserve"> interact with an unprecedented time in human </w:t>
                      </w:r>
                      <w:r w:rsidR="0073424C">
                        <w:t>history</w:t>
                      </w:r>
                      <w:r w:rsidR="00965FAF">
                        <w:t xml:space="preserve"> by</w:t>
                      </w:r>
                      <w:r w:rsidR="0073424C">
                        <w:t xml:space="preserve"> </w:t>
                      </w:r>
                      <w:r w:rsidR="0068252F">
                        <w:t>creat</w:t>
                      </w:r>
                      <w:r w:rsidR="00965FAF">
                        <w:t>ing</w:t>
                      </w:r>
                      <w:r w:rsidR="0068252F">
                        <w:t xml:space="preserve"> new opportunities to </w:t>
                      </w:r>
                      <w:r w:rsidR="0073424C">
                        <w:t>study human interactions with nature.</w:t>
                      </w:r>
                    </w:p>
                  </w:txbxContent>
                </v:textbox>
                <w10:wrap type="square" anchory="page"/>
              </v:shape>
            </w:pict>
          </mc:Fallback>
        </mc:AlternateContent>
      </w:r>
      <w:sdt>
        <w:sdtPr>
          <w:alias w:val="Title"/>
          <w:tag w:val=""/>
          <w:id w:val="-1856184493"/>
          <w:placeholder>
            <w:docPart w:val="732B4495B5F04A95ABF49EA72F2443E9"/>
          </w:placeholder>
          <w:dataBinding w:prefixMappings="xmlns:ns0='http://purl.org/dc/elements/1.1/' xmlns:ns1='http://schemas.openxmlformats.org/package/2006/metadata/core-properties' " w:xpath="/ns1:coreProperties[1]/ns0:title[1]" w:storeItemID="{6C3C8BC8-F283-45AE-878A-BAB7291924A1}"/>
          <w:text/>
        </w:sdtPr>
        <w:sdtEndPr/>
        <w:sdtContent>
          <w:r w:rsidR="00CB7C4D" w:rsidRPr="00FE4D7E">
            <w:t xml:space="preserve">Using alternative data sources to </w:t>
          </w:r>
          <w:r w:rsidR="00A46AAE">
            <w:t>identify</w:t>
          </w:r>
          <w:r w:rsidR="00CB7C4D" w:rsidRPr="00FE4D7E">
            <w:t xml:space="preserve"> </w:t>
          </w:r>
          <w:r w:rsidR="009F5E08">
            <w:t xml:space="preserve">conservation </w:t>
          </w:r>
          <w:r w:rsidR="00B64C3F">
            <w:t xml:space="preserve">areas </w:t>
          </w:r>
          <w:r w:rsidR="004C074E">
            <w:t>at</w:t>
          </w:r>
          <w:r w:rsidR="00100D78">
            <w:t xml:space="preserve"> high-risk for </w:t>
          </w:r>
          <w:r w:rsidR="00B64C3F">
            <w:t>ecological</w:t>
          </w:r>
          <w:r w:rsidR="00CB7C4D" w:rsidRPr="00FE4D7E">
            <w:t xml:space="preserve"> </w:t>
          </w:r>
          <w:r w:rsidR="00574190">
            <w:t xml:space="preserve">impact </w:t>
          </w:r>
          <w:r w:rsidR="00100D78">
            <w:t>through</w:t>
          </w:r>
          <w:r w:rsidR="00CB7C4D" w:rsidRPr="00FE4D7E">
            <w:t xml:space="preserve"> increased recreation</w:t>
          </w:r>
        </w:sdtContent>
      </w:sdt>
    </w:p>
    <w:p w14:paraId="5D5DC7C1" w14:textId="157F128C" w:rsidR="00FE4D7E" w:rsidRDefault="00373646" w:rsidP="003D4497">
      <w:r>
        <w:t xml:space="preserve">By: </w:t>
      </w:r>
      <w:sdt>
        <w:sdtPr>
          <w:alias w:val="Author"/>
          <w:tag w:val=""/>
          <w:id w:val="109713029"/>
          <w:placeholder>
            <w:docPart w:val="532471E2DC6E461DA0CB5862CE04896F"/>
          </w:placeholder>
          <w:dataBinding w:prefixMappings="xmlns:ns0='http://purl.org/dc/elements/1.1/' xmlns:ns1='http://schemas.openxmlformats.org/package/2006/metadata/core-properties' " w:xpath="/ns1:coreProperties[1]/ns0:creator[1]" w:storeItemID="{6C3C8BC8-F283-45AE-878A-BAB7291924A1}"/>
          <w:text/>
        </w:sdtPr>
        <w:sdtEndPr/>
        <w:sdtContent>
          <w:r>
            <w:t xml:space="preserve">Zachary </w:t>
          </w:r>
          <w:r w:rsidR="00CB7C4D">
            <w:t xml:space="preserve">M. </w:t>
          </w:r>
          <w:r>
            <w:t>Moore</w:t>
          </w:r>
        </w:sdtContent>
      </w:sdt>
      <w:r w:rsidR="00910700">
        <w:t>, B.Sc., CERPIT, MNRM Candidate</w:t>
      </w:r>
    </w:p>
    <w:p w14:paraId="30BB6C3B" w14:textId="71C50FD3" w:rsidR="003E3CDF" w:rsidRPr="003E3CDF" w:rsidRDefault="003E3CDF" w:rsidP="003D4497">
      <w:pPr>
        <w:rPr>
          <w:rStyle w:val="Strong"/>
          <w:b w:val="0"/>
          <w:bCs w:val="0"/>
        </w:rPr>
        <w:sectPr w:rsidR="003E3CDF" w:rsidRPr="003E3CDF" w:rsidSect="003E3CDF">
          <w:headerReference w:type="default" r:id="rId8"/>
          <w:headerReference w:type="first" r:id="rId9"/>
          <w:pgSz w:w="12240" w:h="15840"/>
          <w:pgMar w:top="720" w:right="720" w:bottom="720" w:left="720" w:header="708" w:footer="708" w:gutter="0"/>
          <w:pgBorders>
            <w:top w:val="single" w:sz="4" w:space="1" w:color="auto"/>
            <w:bottom w:val="single" w:sz="4" w:space="1" w:color="auto"/>
          </w:pgBorders>
          <w:cols w:space="708"/>
          <w:titlePg/>
          <w:docGrid w:linePitch="360"/>
        </w:sectPr>
      </w:pPr>
    </w:p>
    <w:p w14:paraId="62B0A48C" w14:textId="6DE51F3F" w:rsidR="00A10C34" w:rsidRDefault="00B2264D" w:rsidP="003D4497">
      <w:pPr>
        <w:pStyle w:val="Heading1"/>
      </w:pPr>
      <w:r>
        <w:t>Introduction</w:t>
      </w:r>
    </w:p>
    <w:p w14:paraId="43FA2BA3" w14:textId="51E41822" w:rsidR="00C24B42" w:rsidRDefault="00D95A80" w:rsidP="003D4497">
      <w:r>
        <w:t>Changes in human activity</w:t>
      </w:r>
      <w:r w:rsidR="00BA0AE3" w:rsidRPr="00FD2134">
        <w:t xml:space="preserve"> associated with the COVID-19 </w:t>
      </w:r>
      <w:r w:rsidR="00A633C3">
        <w:t>pandemic</w:t>
      </w:r>
      <w:r w:rsidR="00BA0AE3" w:rsidRPr="00FD2134">
        <w:t xml:space="preserve"> ha</w:t>
      </w:r>
      <w:r>
        <w:t>ve</w:t>
      </w:r>
      <w:r w:rsidR="00BA0AE3" w:rsidRPr="00FD2134">
        <w:t xml:space="preserve"> changed </w:t>
      </w:r>
      <w:r w:rsidR="00B64C3F" w:rsidRPr="00FD2134">
        <w:t xml:space="preserve">the way </w:t>
      </w:r>
      <w:r w:rsidR="007A0226">
        <w:t>hu</w:t>
      </w:r>
      <w:r w:rsidR="00B64C3F" w:rsidRPr="00FD2134">
        <w:t xml:space="preserve">mans interact with wildlife at a global scale. </w:t>
      </w:r>
      <w:r w:rsidR="00D6220E">
        <w:t xml:space="preserve">These changes have presented </w:t>
      </w:r>
      <w:r w:rsidR="00D071AF">
        <w:t>biologists with an unprecedented opportunity to study our interactions with the natural world</w:t>
      </w:r>
      <w:r w:rsidR="00A63B70">
        <w:t xml:space="preserve"> </w:t>
      </w:r>
      <w:r w:rsidR="003E0306" w:rsidRPr="00A63B70">
        <w:rPr>
          <w:sz w:val="20"/>
          <w:szCs w:val="20"/>
        </w:rPr>
        <w:fldChar w:fldCharType="begin"/>
      </w:r>
      <w:r w:rsidR="003E0306" w:rsidRPr="00A63B70">
        <w:rPr>
          <w:sz w:val="20"/>
          <w:szCs w:val="20"/>
        </w:rPr>
        <w:instrText xml:space="preserve"> ADDIN ZOTERO_ITEM CSL_CITATION {"citationID":"lIingci1","properties":{"formattedCitation":"\\super 1\\uc0\\u8211{}3\\nosupersub{}","plainCitation":"1–3","noteIndex":0},"citationItems":[{"id":1096,"uris":["http://zotero.org/users/5535725/items/FIVT73P5"],"uri":["http://zotero.org/users/5535725/items/FIVT73P5"],"itemData":{"id":1096,"type":"article-journal","abstract":"Efforts to curtail the spread of the novel coronavirus (SARS-CoV2) have led to the unprecedented concurrent confinement of nearly two-thirds of the global population. The large human lockdown and its eventual relaxation can be viewed as a Global Human Confinement Experiment. This experiment is a unique opportunity to identify positive and negative effects of human presence and mobility on a range of natural systems, including wildlife, and protected areas, and to study processes regulating biodiversity and ecosystems. We encourage ecologists, environmental scientists, and resource managers to contribute their observations to efforts aiming to build comprehensive global understanding based on multiple data streams, including anecdotal observations, systematic assessments and quantitative monitoring. We argue that the collective power of combining diverse data will transcend the limited value of the individual data sets and produce unexpected insights. We can also consider the confinement experiment as a “stress test” to evaluate the strengths and weaknesses in the adequacy of existing networks to detect human impacts on natural systems. Doing so will provide evidence for the value of the conservation strategies that are presently in place, and create future networks, observatories and policies that are more adept in protecting biological diversity across the world.","container-title":"Biological Conservation","DOI":"10.1016/j.biocon.2020.108665","ISSN":"0006-3207","journalAbbreviation":"Biological Conservation","language":"en","page":"108665","source":"ScienceDirect","title":"COVID-19 pandemic and associated lockdown as a “Global Human Confinement Experiment” to investigate biodiversity conservation","volume":"248","author":[{"family":"Bates","given":"Amanda E."},{"family":"Primack","given":"Richard B."},{"family":"Moraga","given":"Paula"},{"family":"Duarte","given":"Carlos M."}],"issued":{"date-parts":[["2020",8,1]]}}},{"id":1089,"uris":["http://zotero.org/users/5535725/items/IL998DHC"],"uri":["http://zotero.org/users/5535725/items/IL998DHC"],"itemData":{"id":1089,"type":"article-journal","abstract":"The COVID-19 pandemic zoonosis has determined extensive lockdowns worldwide that provide an unprecedented opportunity to understand how large-scale shifts of human activities can impact wildlife. We addressed the impacts of the COVID-19 lockdown on wildlife in Italy, the ﬁrst European country that performed a countrywide lockdown, and identiﬁed potentially beneﬁcial and negative consequences for wildlife conservation and management. We combined a qualitative analysis of social media information with ﬁeld data from multiple taxa, data from citizen science projects, and questionnaires addressed to managers of protected areas. Both social media information and ﬁeld data suggest that a reduction of human disturbance allowed wildlife to exploit new habitats and increase daily activity. The ﬁeld data conﬁrmed some positive e</w:instrText>
      </w:r>
      <w:r w:rsidR="003E0306" w:rsidRPr="00A63B70">
        <w:rPr>
          <w:rFonts w:ascii="Arial" w:hAnsi="Arial" w:cs="Arial"/>
          <w:sz w:val="20"/>
          <w:szCs w:val="20"/>
        </w:rPr>
        <w:instrText>ﬀ</w:instrText>
      </w:r>
      <w:r w:rsidR="003E0306" w:rsidRPr="00A63B70">
        <w:rPr>
          <w:sz w:val="20"/>
          <w:szCs w:val="20"/>
        </w:rPr>
        <w:instrText>ects on wildlife conservation, such as an increase in species richness in temporarily less-disturbed habitats, a higher breeding success of an aerial insectivorous bird, and reduction of road-killing of both amphibians and reptiles. Despite some positive e</w:instrText>
      </w:r>
      <w:r w:rsidR="003E0306" w:rsidRPr="00A63B70">
        <w:rPr>
          <w:rFonts w:ascii="Arial" w:hAnsi="Arial" w:cs="Arial"/>
          <w:sz w:val="20"/>
          <w:szCs w:val="20"/>
        </w:rPr>
        <w:instrText>ﬀ</w:instrText>
      </w:r>
      <w:r w:rsidR="003E0306" w:rsidRPr="00A63B70">
        <w:rPr>
          <w:sz w:val="20"/>
          <w:szCs w:val="20"/>
        </w:rPr>
        <w:instrText>ects, our data also highlighted several negative impacts of the COVID-19 crisis on wildlife. The lower human disturbance linked to lockdown was in fact beneﬁcial for invasive alien species. Results from questionnaires addressed to managers of protected areas highlighted that the COVID-19 lockdown interrupted actions for the control of invasive alien species, and hampered conservation activities targeting threatened taxa. Furthermore, the reduction of enforcement could cause a surge of illegal killing of wildlife. The COVID-19 crisis, besides having deep socio-economic impacts, might profoundly a</w:instrText>
      </w:r>
      <w:r w:rsidR="003E0306" w:rsidRPr="00A63B70">
        <w:rPr>
          <w:rFonts w:ascii="Arial" w:hAnsi="Arial" w:cs="Arial"/>
          <w:sz w:val="20"/>
          <w:szCs w:val="20"/>
        </w:rPr>
        <w:instrText>ﬀ</w:instrText>
      </w:r>
      <w:r w:rsidR="003E0306" w:rsidRPr="00A63B70">
        <w:rPr>
          <w:sz w:val="20"/>
          <w:szCs w:val="20"/>
        </w:rPr>
        <w:instrText>ect wildlife conservation, with potentially long-lasting e</w:instrText>
      </w:r>
      <w:r w:rsidR="003E0306" w:rsidRPr="00A63B70">
        <w:rPr>
          <w:rFonts w:ascii="Arial" w:hAnsi="Arial" w:cs="Arial"/>
          <w:sz w:val="20"/>
          <w:szCs w:val="20"/>
        </w:rPr>
        <w:instrText>ﬀ</w:instrText>
      </w:r>
      <w:r w:rsidR="003E0306" w:rsidRPr="00A63B70">
        <w:rPr>
          <w:sz w:val="20"/>
          <w:szCs w:val="20"/>
        </w:rPr>
        <w:instrText xml:space="preserve">ects.","container-title":"Biological Conservation","DOI":"10.1016/j.biocon.2020.108728","ISSN":"00063207","journalAbbreviation":"Biological Conservation","language":"en","page":"108728","source":"DOI.org (Crossref)","title":"The good, the bad and the ugly of COVID-19 lockdown effects on wildlife conservation: Insights from the first European locked down country","title-short":"The good, the bad and the ugly of COVID-19 lockdown effects on wildlife conservation","volume":"249","author":[{"family":"Manenti","given":"Raoul"},{"family":"Mori","given":"Emiliano"},{"family":"Di Canio","given":"Viola"},{"family":"Mercurio","given":"Silvia"},{"family":"Picone","given":"Marco"},{"family":"Caffi","given":"Mario"},{"family":"Brambilla","given":"Mattia"},{"family":"Ficetola","given":"Gentile Francesco"},{"family":"Rubolini","given":"Diego"}],"issued":{"date-parts":[["2020",9]]}}},{"id":333,"uris":["http://zotero.org/users/5535725/items/WB6942QL"],"uri":["http://zotero.org/users/5535725/items/WB6942QL"],"itemData":{"id":333,"type":"article-journal","container-title":"Nature Ecology &amp; Evolution","DOI":"10.1038/s41559-020-1237-z","ISSN":"2397-334X","issue":"9","journalAbbreviation":"Nat Ecol Evol","language":"en","page":"1156-1159","source":"DOI.org (Crossref)","title":"COVID-19 lockdown allows researchers to quantify the effects of human activity on wildlife","volume":"4","author":[{"family":"Rutz","given":"Christian"},{"family":"Loretto","given":"Matthias-Claudio"},{"family":"Bates","given":"Amanda E."},{"family":"Davidson","given":"Sarah C."},{"family":"Duarte","given":"Carlos M."},{"family":"Jetz","given":"Walter"},{"family":"Johnson","given":"Mark"},{"family":"Kato","given":"Akiko"},{"family":"Kays","given":"Roland"},{"family":"Mueller","given":"Thomas"},{"family":"Primack","given":"Richard B."},{"family":"Ropert-Coudert","given":"Yan"},{"family":"Tucker","given":"Marlee A."},{"family":"Wikelski","given":"Martin"},{"family":"Cagnacci","given":"Francesca"}],"issued":{"date-parts":[["2020",9]]}}}],"schema":"https://github.com/citation-style-language/schema/raw/master/csl-citation.json"} </w:instrText>
      </w:r>
      <w:r w:rsidR="003E0306" w:rsidRPr="00A63B70">
        <w:rPr>
          <w:sz w:val="20"/>
          <w:szCs w:val="20"/>
        </w:rPr>
        <w:fldChar w:fldCharType="separate"/>
      </w:r>
      <w:r w:rsidR="003E0306" w:rsidRPr="00A63B70">
        <w:rPr>
          <w:rFonts w:cs="Times New Roman"/>
          <w:vertAlign w:val="superscript"/>
        </w:rPr>
        <w:t>1–3</w:t>
      </w:r>
      <w:r w:rsidR="003E0306" w:rsidRPr="00A63B70">
        <w:rPr>
          <w:sz w:val="20"/>
          <w:szCs w:val="20"/>
        </w:rPr>
        <w:fldChar w:fldCharType="end"/>
      </w:r>
      <w:r w:rsidR="00D071AF">
        <w:t>.</w:t>
      </w:r>
      <w:r w:rsidR="00690251">
        <w:t xml:space="preserve"> </w:t>
      </w:r>
    </w:p>
    <w:p w14:paraId="3DD8ADC1" w14:textId="642A741A" w:rsidR="00221471" w:rsidRDefault="00A10E97" w:rsidP="003D4497">
      <w:r>
        <w:t xml:space="preserve">These changes vary in effect from positive to negative. While </w:t>
      </w:r>
      <w:r w:rsidR="005005CD">
        <w:t xml:space="preserve">many positive </w:t>
      </w:r>
      <w:r w:rsidR="008161AC">
        <w:t>effects</w:t>
      </w:r>
      <w:r w:rsidR="005005CD">
        <w:t xml:space="preserve"> </w:t>
      </w:r>
      <w:r w:rsidR="00C842E1">
        <w:t xml:space="preserve">of reduced human mobility </w:t>
      </w:r>
      <w:r w:rsidR="00067C43">
        <w:t>are</w:t>
      </w:r>
      <w:r w:rsidR="005005CD">
        <w:t xml:space="preserve"> be</w:t>
      </w:r>
      <w:r w:rsidR="00067C43">
        <w:t>ing</w:t>
      </w:r>
      <w:r w:rsidR="005005CD">
        <w:t xml:space="preserve"> </w:t>
      </w:r>
      <w:r w:rsidR="00067C43">
        <w:t xml:space="preserve">elucidated (see </w:t>
      </w:r>
      <w:hyperlink r:id="rId10" w:history="1">
        <w:r w:rsidR="00067C43" w:rsidRPr="00470C22">
          <w:rPr>
            <w:rStyle w:val="Hyperlink"/>
            <w:color w:val="4472C4" w:themeColor="accent1"/>
          </w:rPr>
          <w:t>https://www.c19-wild.org/</w:t>
        </w:r>
      </w:hyperlink>
      <w:r w:rsidR="00E8509F">
        <w:t xml:space="preserve"> for ongoing projects</w:t>
      </w:r>
      <w:r w:rsidR="00067C43">
        <w:t xml:space="preserve">), </w:t>
      </w:r>
      <w:r w:rsidR="00E8509F">
        <w:t xml:space="preserve">many negative effects such as increased </w:t>
      </w:r>
      <w:r w:rsidR="00BC1616">
        <w:t xml:space="preserve">poaching, and decreased </w:t>
      </w:r>
      <w:r w:rsidR="003E72EE">
        <w:t xml:space="preserve">interventions for </w:t>
      </w:r>
      <w:r w:rsidR="00BC1616">
        <w:t>species-at-risk or invasive species have also been describe</w:t>
      </w:r>
      <w:r w:rsidR="004B4599">
        <w:t>d</w:t>
      </w:r>
      <w:r w:rsidR="00A63B70">
        <w:t xml:space="preserve"> </w:t>
      </w:r>
      <w:r w:rsidR="00BC1616" w:rsidRPr="00A63B70">
        <w:fldChar w:fldCharType="begin"/>
      </w:r>
      <w:r w:rsidR="00BC1616" w:rsidRPr="00A63B70">
        <w:instrText xml:space="preserve"> ADDIN ZOTERO_ITEM CSL_CITATION {"citationID":"kcDAnYXU","properties":{"formattedCitation":"\\super 2\\nosupersub{}","plainCitation":"2","noteIndex":0},"citationItems":[{"id":1089,"uris":["http://zotero.org/users/5535725/items/IL998DHC"],"uri":["http://zotero.org/users/5535725/items/IL998DHC"],"itemData":{"id":1089,"type":"article-journal","abstract":"The COVID-19 pandemic zoonosis has determined extensive lockdowns worldwide that provide an unprecedented opportunity to understand how large-scale shifts of human activities can impact wildlife. We addressed the impacts of the COVID-19 lockdown on wildlife in Italy, the ﬁrst European country that performed a countrywide lockdown, and identiﬁed potentially beneﬁcial and negative consequences for wildlife conservation and management. We combined a qualitative analysis of social media information with ﬁeld data from multiple taxa, data from citizen science projects, and questionnaires addressed to managers of protected areas. Both social media information and ﬁeld data suggest that a reduction of human disturbance allowed wildlife to exploit new habitats and increase daily activity. The ﬁeld data conﬁrmed some positive e</w:instrText>
      </w:r>
      <w:r w:rsidR="00BC1616" w:rsidRPr="00A63B70">
        <w:rPr>
          <w:rFonts w:ascii="Arial" w:hAnsi="Arial" w:cs="Arial"/>
        </w:rPr>
        <w:instrText>ﬀ</w:instrText>
      </w:r>
      <w:r w:rsidR="00BC1616" w:rsidRPr="00A63B70">
        <w:instrText>ects on wildlife conservation, such as an increase in species richness in temporarily less-disturbed habitats, a higher breeding success of an aerial insectivorous bird, and reduction of road-killing of both amphibians and reptiles. Despite some positive e</w:instrText>
      </w:r>
      <w:r w:rsidR="00BC1616" w:rsidRPr="00A63B70">
        <w:rPr>
          <w:rFonts w:ascii="Arial" w:hAnsi="Arial" w:cs="Arial"/>
        </w:rPr>
        <w:instrText>ﬀ</w:instrText>
      </w:r>
      <w:r w:rsidR="00BC1616" w:rsidRPr="00A63B70">
        <w:instrText>ects, our data also highlighted several negative impacts of the COVID-19 crisis on wildlife. The lower human disturbance linked to lockdown was in fact bene</w:instrText>
      </w:r>
      <w:r w:rsidR="00BC1616" w:rsidRPr="00A63B70">
        <w:rPr>
          <w:rFonts w:cs="Tw Cen MT"/>
        </w:rPr>
        <w:instrText>ﬁ</w:instrText>
      </w:r>
      <w:r w:rsidR="00BC1616" w:rsidRPr="00A63B70">
        <w:instrText>cial for invasive alien species. Results from questionnaires addressed to managers of protected areas highlighted that the COVID-19 lockdown interrupted actions for the control of invasive alien species, and hampered conservation activities targeting threatened taxa. Furthermore, the reduction of enforcement could cause a surge of illegal killing of wildlife. The COVID-19 crisis, besides having deep socio-economic impacts, might profoundly a</w:instrText>
      </w:r>
      <w:r w:rsidR="00BC1616" w:rsidRPr="00A63B70">
        <w:rPr>
          <w:rFonts w:ascii="Arial" w:hAnsi="Arial" w:cs="Arial"/>
        </w:rPr>
        <w:instrText>ﬀ</w:instrText>
      </w:r>
      <w:r w:rsidR="00BC1616" w:rsidRPr="00A63B70">
        <w:instrText>ect wildlife conservation, with potentially long-lasting e</w:instrText>
      </w:r>
      <w:r w:rsidR="00BC1616" w:rsidRPr="00A63B70">
        <w:rPr>
          <w:rFonts w:ascii="Arial" w:hAnsi="Arial" w:cs="Arial"/>
        </w:rPr>
        <w:instrText>ﬀ</w:instrText>
      </w:r>
      <w:r w:rsidR="00BC1616" w:rsidRPr="00A63B70">
        <w:instrText xml:space="preserve">ects.","container-title":"Biological Conservation","DOI":"10.1016/j.biocon.2020.108728","ISSN":"00063207","journalAbbreviation":"Biological Conservation","language":"en","page":"108728","source":"DOI.org (Crossref)","title":"The good, the bad and the ugly of COVID-19 lockdown effects on wildlife conservation: Insights from the first European locked down country","title-short":"The good, the bad and the ugly of COVID-19 lockdown effects on wildlife conservation","volume":"249","author":[{"family":"Manenti","given":"Raoul"},{"family":"Mori","given":"Emiliano"},{"family":"Di Canio","given":"Viola"},{"family":"Mercurio","given":"Silvia"},{"family":"Picone","given":"Marco"},{"family":"Caffi","given":"Mario"},{"family":"Brambilla","given":"Mattia"},{"family":"Ficetola","given":"Gentile Francesco"},{"family":"Rubolini","given":"Diego"}],"issued":{"date-parts":[["2020",9]]}}}],"schema":"https://github.com/citation-style-language/schema/raw/master/csl-citation.json"} </w:instrText>
      </w:r>
      <w:r w:rsidR="00BC1616" w:rsidRPr="00A63B70">
        <w:fldChar w:fldCharType="separate"/>
      </w:r>
      <w:r w:rsidR="00BC1616" w:rsidRPr="00A63B70">
        <w:rPr>
          <w:rFonts w:cs="Times New Roman"/>
          <w:sz w:val="24"/>
          <w:szCs w:val="24"/>
          <w:vertAlign w:val="superscript"/>
        </w:rPr>
        <w:t>2</w:t>
      </w:r>
      <w:r w:rsidR="00BC1616" w:rsidRPr="00A63B70">
        <w:fldChar w:fldCharType="end"/>
      </w:r>
      <w:r w:rsidR="00183F32">
        <w:t xml:space="preserve">. </w:t>
      </w:r>
    </w:p>
    <w:p w14:paraId="5D46EF72" w14:textId="78181811" w:rsidR="009E08ED" w:rsidRDefault="005523AF" w:rsidP="003D4497">
      <w:r>
        <w:rPr>
          <w:noProof/>
        </w:rPr>
        <mc:AlternateContent>
          <mc:Choice Requires="wps">
            <w:drawing>
              <wp:anchor distT="45720" distB="45720" distL="114300" distR="114300" simplePos="0" relativeHeight="251673600" behindDoc="0" locked="0" layoutInCell="1" allowOverlap="1" wp14:anchorId="111D206E" wp14:editId="7EAF0E97">
                <wp:simplePos x="0" y="0"/>
                <wp:positionH relativeFrom="column">
                  <wp:posOffset>-94162</wp:posOffset>
                </wp:positionH>
                <wp:positionV relativeFrom="page">
                  <wp:posOffset>7316561</wp:posOffset>
                </wp:positionV>
                <wp:extent cx="6939915" cy="2287905"/>
                <wp:effectExtent l="0" t="0" r="0" b="0"/>
                <wp:wrapTopAndBottom/>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39915" cy="2287905"/>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noFill/>
                          <a:miter lim="800000"/>
                          <a:headEnd/>
                          <a:tailEnd/>
                        </a:ln>
                      </wps:spPr>
                      <wps:txbx>
                        <w:txbxContent>
                          <w:p w14:paraId="41B4D86B" w14:textId="44FEE663" w:rsidR="009F5E08" w:rsidRPr="00F15EAC" w:rsidRDefault="009F5E08" w:rsidP="003D4497">
                            <w:pPr>
                              <w:pStyle w:val="Heading1"/>
                            </w:pPr>
                            <w:r w:rsidRPr="00F15EAC">
                              <w:t>Definitions</w:t>
                            </w:r>
                          </w:p>
                          <w:p w14:paraId="72FAD3AB" w14:textId="1BD57A6F" w:rsidR="009F5E08" w:rsidRDefault="009F5E08" w:rsidP="003D4497">
                            <w:pPr>
                              <w:pStyle w:val="Hanging"/>
                            </w:pPr>
                            <w:r w:rsidRPr="00F15EAC">
                              <w:rPr>
                                <w:b/>
                              </w:rPr>
                              <w:t xml:space="preserve">Conservation Area: </w:t>
                            </w:r>
                            <w:r w:rsidR="006B46EB" w:rsidRPr="006B46EB">
                              <w:t>here,</w:t>
                            </w:r>
                            <w:r w:rsidR="006B46EB">
                              <w:rPr>
                                <w:b/>
                              </w:rPr>
                              <w:t xml:space="preserve"> </w:t>
                            </w:r>
                            <w:r w:rsidR="007A0226" w:rsidRPr="00F15EAC">
                              <w:t>any area of land managed with at least partial goals for the limiting of human development and the protection of biodiversity.</w:t>
                            </w:r>
                            <w:r w:rsidR="00992409">
                              <w:t xml:space="preserve"> Examples include national parks, provincial parks, crown land, and private conservation lands. </w:t>
                            </w:r>
                          </w:p>
                          <w:p w14:paraId="68CB8836" w14:textId="7E4E915C" w:rsidR="005166D8" w:rsidRDefault="005166D8" w:rsidP="003D4497">
                            <w:pPr>
                              <w:pStyle w:val="Hanging"/>
                            </w:pPr>
                            <w:r>
                              <w:rPr>
                                <w:b/>
                              </w:rPr>
                              <w:t xml:space="preserve">Recreation: </w:t>
                            </w:r>
                            <w:r w:rsidR="00B40463">
                              <w:t xml:space="preserve">here, </w:t>
                            </w:r>
                            <w:r w:rsidR="00F908F3">
                              <w:t xml:space="preserve">refers to </w:t>
                            </w:r>
                            <w:r w:rsidR="00B40463">
                              <w:t>human activity in conservation areas for personal enjoyment</w:t>
                            </w:r>
                            <w:r w:rsidR="00B253EF">
                              <w:t xml:space="preserve">. Examples include hiking, </w:t>
                            </w:r>
                            <w:r w:rsidR="00A50C3C">
                              <w:t xml:space="preserve">camping, </w:t>
                            </w:r>
                            <w:r w:rsidR="00B253EF">
                              <w:t>mountain biking, all-terrain vehicle (ATV) trail riding</w:t>
                            </w:r>
                            <w:r w:rsidR="00A50C3C">
                              <w:t xml:space="preserve">. </w:t>
                            </w:r>
                          </w:p>
                          <w:p w14:paraId="4297B43C" w14:textId="174D1581" w:rsidR="00F908F3" w:rsidRDefault="00F908F3" w:rsidP="003D4497">
                            <w:pPr>
                              <w:pStyle w:val="Hanging"/>
                            </w:pPr>
                            <w:r>
                              <w:rPr>
                                <w:b/>
                                <w14:textOutline w14:w="9525" w14:cap="rnd" w14:cmpd="sng" w14:algn="ctr">
                                  <w14:noFill/>
                                  <w14:prstDash w14:val="solid"/>
                                  <w14:bevel/>
                                </w14:textOutline>
                              </w:rPr>
                              <w:t>Jurisdiction</w:t>
                            </w:r>
                            <w:r w:rsidR="0025462F">
                              <w:rPr>
                                <w:b/>
                                <w14:textOutline w14:w="9525" w14:cap="rnd" w14:cmpd="sng" w14:algn="ctr">
                                  <w14:noFill/>
                                  <w14:prstDash w14:val="solid"/>
                                  <w14:bevel/>
                                </w14:textOutline>
                              </w:rPr>
                              <w:t>:</w:t>
                            </w:r>
                            <w:r>
                              <w:t xml:space="preserve"> here, refers to different regional areas</w:t>
                            </w:r>
                            <w:r w:rsidR="002E25B1">
                              <w:t xml:space="preserve"> as contained in the Google datasets discussed. Examples include “Canada” at the federal level, </w:t>
                            </w:r>
                            <w:r w:rsidR="006B46EB">
                              <w:t xml:space="preserve">“Manitoba” at the provincial level, and </w:t>
                            </w:r>
                            <w:r w:rsidR="003B0CB2">
                              <w:t xml:space="preserve">“Division No. 11 – Winnipeg” at the municipal level. </w:t>
                            </w:r>
                          </w:p>
                          <w:p w14:paraId="6982D40F" w14:textId="149AF7C6" w:rsidR="00342F71" w:rsidRDefault="00342F71" w:rsidP="003D4497">
                            <w:pPr>
                              <w:pStyle w:val="Hanging"/>
                            </w:pPr>
                            <w:r>
                              <w:rPr>
                                <w:b/>
                                <w14:textOutline w14:w="9525" w14:cap="rnd" w14:cmpd="sng" w14:algn="ctr">
                                  <w14:noFill/>
                                  <w14:prstDash w14:val="solid"/>
                                  <w14:bevel/>
                                </w14:textOutline>
                              </w:rPr>
                              <w:t>Ecological Impact:</w:t>
                            </w:r>
                            <w:r>
                              <w:t xml:space="preserve"> </w:t>
                            </w:r>
                            <w:r w:rsidR="00F23C79">
                              <w:t xml:space="preserve">here, refers to negative </w:t>
                            </w:r>
                            <w:r w:rsidR="00115A8A">
                              <w:t>results</w:t>
                            </w:r>
                            <w:r w:rsidR="00F23C79">
                              <w:t xml:space="preserve"> of human</w:t>
                            </w:r>
                            <w:r w:rsidR="00115A8A">
                              <w:t>s interacting with conservation areas</w:t>
                            </w:r>
                            <w:r w:rsidR="00F23C79">
                              <w:t xml:space="preserve">. Examples </w:t>
                            </w:r>
                            <w:r w:rsidR="008251CF">
                              <w:t xml:space="preserve">involving recreation </w:t>
                            </w:r>
                            <w:r w:rsidR="00F23C79">
                              <w:t xml:space="preserve">include soil compaction, </w:t>
                            </w:r>
                            <w:r w:rsidR="00705DB2">
                              <w:t>vegetation loss</w:t>
                            </w:r>
                            <w:r w:rsidR="00F23C79">
                              <w:t>, linear disturbances</w:t>
                            </w:r>
                            <w:r w:rsidR="008251CF">
                              <w:t xml:space="preserve">, invasive species, </w:t>
                            </w:r>
                            <w:r w:rsidR="00F23C79">
                              <w:t>habitat fragmentation,</w:t>
                            </w:r>
                            <w:r w:rsidR="00115A8A">
                              <w:t xml:space="preserve"> </w:t>
                            </w:r>
                            <w:r w:rsidR="008251CF">
                              <w:t>wildlife</w:t>
                            </w:r>
                            <w:r w:rsidR="00525A6B">
                              <w:t xml:space="preserve"> </w:t>
                            </w:r>
                            <w:r w:rsidR="00F23C79">
                              <w:t>avoidance</w:t>
                            </w:r>
                            <w:r w:rsidR="008251CF">
                              <w:t>,</w:t>
                            </w:r>
                            <w:r w:rsidR="00F23C79">
                              <w:t xml:space="preserve"> </w:t>
                            </w:r>
                            <w:r w:rsidR="00525A6B">
                              <w:t xml:space="preserve">and noise pollution. </w:t>
                            </w:r>
                          </w:p>
                          <w:p w14:paraId="18202DF7" w14:textId="60DBD441" w:rsidR="00DE1982" w:rsidRPr="005166D8" w:rsidRDefault="00DE1982" w:rsidP="003D4497">
                            <w:pPr>
                              <w:pStyle w:val="Hanging"/>
                              <w:rPr>
                                <w14:textOutline w14:w="9525" w14:cap="rnd" w14:cmpd="sng" w14:algn="ctr">
                                  <w14:noFill/>
                                  <w14:prstDash w14:val="solid"/>
                                  <w14:bevel/>
                                </w14:textOutline>
                              </w:rPr>
                            </w:pPr>
                            <w:r>
                              <w:rPr>
                                <w:b/>
                                <w14:textOutline w14:w="9525" w14:cap="rnd" w14:cmpd="sng" w14:algn="ctr">
                                  <w14:noFill/>
                                  <w14:prstDash w14:val="solid"/>
                                  <w14:bevel/>
                                </w14:textOutline>
                              </w:rPr>
                              <w:t>Baseline:</w:t>
                            </w:r>
                            <w:r>
                              <w:t xml:space="preserve"> </w:t>
                            </w:r>
                            <w:r w:rsidR="0029066D">
                              <w:t xml:space="preserve">here, refers to </w:t>
                            </w:r>
                            <w:r w:rsidR="00FA71A9">
                              <w:t>the regular human usage frequency for a given conservation area and recreation activity averaged across years</w:t>
                            </w:r>
                            <w:r w:rsidR="002425CD">
                              <w:t xml:space="preserve"> or prior to a given visitor management st</w:t>
                            </w:r>
                            <w:r w:rsidR="000100A8">
                              <w:t>rateg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D206E" id="_x0000_s1027" type="#_x0000_t202" style="position:absolute;margin-left:-7.4pt;margin-top:576.1pt;width:546.45pt;height:180.1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" fillcolor="#f6f8fc [180]" stroked="f">
                <v:fill color2="#c7d4ed [980]" colors="0 #f6f8fc;48497f #abc0e4;54395f #abc0e4;1 #c7d5ed" focus="100%" type="gradient"/>
                <v:textbox>
                  <w:txbxContent>
                    <w:p w14:paraId="41B4D86B" w14:textId="44FEE663" w:rsidR="009F5E08" w:rsidRPr="00F15EAC" w:rsidRDefault="009F5E08" w:rsidP="003D4497">
                      <w:pPr>
                        <w:pStyle w:val="Heading1"/>
                      </w:pPr>
                      <w:r w:rsidRPr="00F15EAC">
                        <w:t>Definitions</w:t>
                      </w:r>
                    </w:p>
                    <w:p w14:paraId="72FAD3AB" w14:textId="1BD57A6F" w:rsidR="009F5E08" w:rsidRDefault="009F5E08" w:rsidP="003D4497">
                      <w:pPr>
                        <w:pStyle w:val="Hanging"/>
                      </w:pPr>
                      <w:r w:rsidRPr="00F15EAC">
                        <w:rPr>
                          <w:b/>
                        </w:rPr>
                        <w:t xml:space="preserve">Conservation Area: </w:t>
                      </w:r>
                      <w:r w:rsidR="006B46EB" w:rsidRPr="006B46EB">
                        <w:t>here,</w:t>
                      </w:r>
                      <w:r w:rsidR="006B46EB">
                        <w:rPr>
                          <w:b/>
                        </w:rPr>
                        <w:t xml:space="preserve"> </w:t>
                      </w:r>
                      <w:r w:rsidR="007A0226" w:rsidRPr="00F15EAC">
                        <w:t>any area of land managed with at least partial goals for the limiting of human development and the protection of biodiversity.</w:t>
                      </w:r>
                      <w:r w:rsidR="00992409">
                        <w:t xml:space="preserve"> Examples include national parks, provincial parks, crown land, and private conservation lands. </w:t>
                      </w:r>
                    </w:p>
                    <w:p w14:paraId="68CB8836" w14:textId="7E4E915C" w:rsidR="005166D8" w:rsidRDefault="005166D8" w:rsidP="003D4497">
                      <w:pPr>
                        <w:pStyle w:val="Hanging"/>
                      </w:pPr>
                      <w:r>
                        <w:rPr>
                          <w:b/>
                        </w:rPr>
                        <w:t xml:space="preserve">Recreation: </w:t>
                      </w:r>
                      <w:r w:rsidR="00B40463">
                        <w:t xml:space="preserve">here, </w:t>
                      </w:r>
                      <w:r w:rsidR="00F908F3">
                        <w:t xml:space="preserve">refers to </w:t>
                      </w:r>
                      <w:r w:rsidR="00B40463">
                        <w:t>human activity in conservation areas for personal enjoyment</w:t>
                      </w:r>
                      <w:r w:rsidR="00B253EF">
                        <w:t xml:space="preserve">. Examples include hiking, </w:t>
                      </w:r>
                      <w:r w:rsidR="00A50C3C">
                        <w:t xml:space="preserve">camping, </w:t>
                      </w:r>
                      <w:r w:rsidR="00B253EF">
                        <w:t>mountain biking, all-terrain vehicle (ATV) trail riding</w:t>
                      </w:r>
                      <w:r w:rsidR="00A50C3C">
                        <w:t xml:space="preserve">. </w:t>
                      </w:r>
                    </w:p>
                    <w:p w14:paraId="4297B43C" w14:textId="174D1581" w:rsidR="00F908F3" w:rsidRDefault="00F908F3" w:rsidP="003D4497">
                      <w:pPr>
                        <w:pStyle w:val="Hanging"/>
                      </w:pPr>
                      <w:r>
                        <w:rPr>
                          <w:b/>
                          <w14:textOutline w14:w="9525" w14:cap="rnd" w14:cmpd="sng" w14:algn="ctr">
                            <w14:noFill/>
                            <w14:prstDash w14:val="solid"/>
                            <w14:bevel/>
                          </w14:textOutline>
                        </w:rPr>
                        <w:t>Jurisdiction</w:t>
                      </w:r>
                      <w:r w:rsidR="0025462F">
                        <w:rPr>
                          <w:b/>
                          <w14:textOutline w14:w="9525" w14:cap="rnd" w14:cmpd="sng" w14:algn="ctr">
                            <w14:noFill/>
                            <w14:prstDash w14:val="solid"/>
                            <w14:bevel/>
                          </w14:textOutline>
                        </w:rPr>
                        <w:t>:</w:t>
                      </w:r>
                      <w:r>
                        <w:t xml:space="preserve"> here, refers to different regional areas</w:t>
                      </w:r>
                      <w:r w:rsidR="002E25B1">
                        <w:t xml:space="preserve"> as contained in the Google datasets discussed. Examples include “Canada” at the federal level, </w:t>
                      </w:r>
                      <w:r w:rsidR="006B46EB">
                        <w:t xml:space="preserve">“Manitoba” at the provincial level, and </w:t>
                      </w:r>
                      <w:r w:rsidR="003B0CB2">
                        <w:t xml:space="preserve">“Division No. 11 – Winnipeg” at the municipal level. </w:t>
                      </w:r>
                    </w:p>
                    <w:p w14:paraId="6982D40F" w14:textId="149AF7C6" w:rsidR="00342F71" w:rsidRDefault="00342F71" w:rsidP="003D4497">
                      <w:pPr>
                        <w:pStyle w:val="Hanging"/>
                      </w:pPr>
                      <w:r>
                        <w:rPr>
                          <w:b/>
                          <w14:textOutline w14:w="9525" w14:cap="rnd" w14:cmpd="sng" w14:algn="ctr">
                            <w14:noFill/>
                            <w14:prstDash w14:val="solid"/>
                            <w14:bevel/>
                          </w14:textOutline>
                        </w:rPr>
                        <w:t>Ecological Impact:</w:t>
                      </w:r>
                      <w:r>
                        <w:t xml:space="preserve"> </w:t>
                      </w:r>
                      <w:r w:rsidR="00F23C79">
                        <w:t xml:space="preserve">here, refers to negative </w:t>
                      </w:r>
                      <w:r w:rsidR="00115A8A">
                        <w:t>results</w:t>
                      </w:r>
                      <w:r w:rsidR="00F23C79">
                        <w:t xml:space="preserve"> of human</w:t>
                      </w:r>
                      <w:r w:rsidR="00115A8A">
                        <w:t>s interacting with conservation areas</w:t>
                      </w:r>
                      <w:r w:rsidR="00F23C79">
                        <w:t xml:space="preserve">. Examples </w:t>
                      </w:r>
                      <w:r w:rsidR="008251CF">
                        <w:t xml:space="preserve">involving recreation </w:t>
                      </w:r>
                      <w:r w:rsidR="00F23C79">
                        <w:t xml:space="preserve">include soil compaction, </w:t>
                      </w:r>
                      <w:r w:rsidR="00705DB2">
                        <w:t>vegetation loss</w:t>
                      </w:r>
                      <w:r w:rsidR="00F23C79">
                        <w:t>, linear disturbances</w:t>
                      </w:r>
                      <w:r w:rsidR="008251CF">
                        <w:t xml:space="preserve">, invasive species, </w:t>
                      </w:r>
                      <w:r w:rsidR="00F23C79">
                        <w:t>habitat fragmentation,</w:t>
                      </w:r>
                      <w:r w:rsidR="00115A8A">
                        <w:t xml:space="preserve"> </w:t>
                      </w:r>
                      <w:r w:rsidR="008251CF">
                        <w:t>wildlife</w:t>
                      </w:r>
                      <w:r w:rsidR="00525A6B">
                        <w:t xml:space="preserve"> </w:t>
                      </w:r>
                      <w:r w:rsidR="00F23C79">
                        <w:t>avoidance</w:t>
                      </w:r>
                      <w:r w:rsidR="008251CF">
                        <w:t>,</w:t>
                      </w:r>
                      <w:r w:rsidR="00F23C79">
                        <w:t xml:space="preserve"> </w:t>
                      </w:r>
                      <w:r w:rsidR="00525A6B">
                        <w:t xml:space="preserve">and noise pollution. </w:t>
                      </w:r>
                    </w:p>
                    <w:p w14:paraId="18202DF7" w14:textId="60DBD441" w:rsidR="00DE1982" w:rsidRPr="005166D8" w:rsidRDefault="00DE1982" w:rsidP="003D4497">
                      <w:pPr>
                        <w:pStyle w:val="Hanging"/>
                        <w:rPr>
                          <w14:textOutline w14:w="9525" w14:cap="rnd" w14:cmpd="sng" w14:algn="ctr">
                            <w14:noFill/>
                            <w14:prstDash w14:val="solid"/>
                            <w14:bevel/>
                          </w14:textOutline>
                        </w:rPr>
                      </w:pPr>
                      <w:r>
                        <w:rPr>
                          <w:b/>
                          <w14:textOutline w14:w="9525" w14:cap="rnd" w14:cmpd="sng" w14:algn="ctr">
                            <w14:noFill/>
                            <w14:prstDash w14:val="solid"/>
                            <w14:bevel/>
                          </w14:textOutline>
                        </w:rPr>
                        <w:t>Baseline:</w:t>
                      </w:r>
                      <w:r>
                        <w:t xml:space="preserve"> </w:t>
                      </w:r>
                      <w:r w:rsidR="0029066D">
                        <w:t xml:space="preserve">here, refers to </w:t>
                      </w:r>
                      <w:r w:rsidR="00FA71A9">
                        <w:t>the regular human usage frequency for a given conservation area and recreation activity averaged across years</w:t>
                      </w:r>
                      <w:r w:rsidR="002425CD">
                        <w:t xml:space="preserve"> or prior to a given visitor management st</w:t>
                      </w:r>
                      <w:r w:rsidR="000100A8">
                        <w:t>rategy.</w:t>
                      </w:r>
                    </w:p>
                  </w:txbxContent>
                </v:textbox>
                <w10:wrap type="topAndBottom" anchory="page"/>
              </v:shape>
            </w:pict>
          </mc:Fallback>
        </mc:AlternateContent>
      </w:r>
      <w:r w:rsidR="00BF0A62" w:rsidRPr="00AF3EE8">
        <w:t xml:space="preserve">Some </w:t>
      </w:r>
      <w:r w:rsidR="008161AC">
        <w:t xml:space="preserve">negative </w:t>
      </w:r>
      <w:r w:rsidR="00BF0A62" w:rsidRPr="00AF3EE8">
        <w:t>COVID-19</w:t>
      </w:r>
      <w:r w:rsidR="004B4599">
        <w:t>-</w:t>
      </w:r>
      <w:r w:rsidR="00BF0A62" w:rsidRPr="00AF3EE8">
        <w:t>related</w:t>
      </w:r>
      <w:r w:rsidR="00115A8A" w:rsidRPr="00AF3EE8">
        <w:t xml:space="preserve"> </w:t>
      </w:r>
      <w:r w:rsidR="00115A8A" w:rsidRPr="008161AC">
        <w:rPr>
          <w:b/>
          <w:bCs/>
        </w:rPr>
        <w:t>ecological impac</w:t>
      </w:r>
      <w:r w:rsidR="008251CF" w:rsidRPr="008161AC">
        <w:rPr>
          <w:b/>
          <w:bCs/>
        </w:rPr>
        <w:t>t</w:t>
      </w:r>
      <w:r w:rsidR="00BF0A62" w:rsidRPr="008161AC">
        <w:rPr>
          <w:b/>
          <w:bCs/>
        </w:rPr>
        <w:t>s</w:t>
      </w:r>
      <w:r w:rsidR="008251CF" w:rsidRPr="00AF3EE8">
        <w:t xml:space="preserve"> may be </w:t>
      </w:r>
      <w:r w:rsidR="00BF0A62" w:rsidRPr="00AF3EE8">
        <w:t xml:space="preserve">associated </w:t>
      </w:r>
      <w:r w:rsidR="00B57D36">
        <w:t xml:space="preserve">with </w:t>
      </w:r>
      <w:r w:rsidR="00BF0A62" w:rsidRPr="00AF3EE8">
        <w:t xml:space="preserve">human </w:t>
      </w:r>
      <w:r w:rsidR="00E079FC" w:rsidRPr="008161AC">
        <w:rPr>
          <w:b/>
          <w:bCs/>
        </w:rPr>
        <w:t>recreation</w:t>
      </w:r>
      <w:r w:rsidR="00BF0A62" w:rsidRPr="00AF3EE8">
        <w:t xml:space="preserve"> in </w:t>
      </w:r>
      <w:r w:rsidR="00BF0A62" w:rsidRPr="008161AC">
        <w:rPr>
          <w:b/>
          <w:bCs/>
        </w:rPr>
        <w:t>conservation areas</w:t>
      </w:r>
      <w:r w:rsidR="00007F06">
        <w:t xml:space="preserve"> </w:t>
      </w:r>
      <w:r w:rsidR="00822216">
        <w:fldChar w:fldCharType="begin"/>
      </w:r>
      <w:r w:rsidR="00822216">
        <w:instrText xml:space="preserve"> ADDIN ZOTERO_ITEM CSL_CITATION {"citationID":"FZefkVxf","properties":{"formattedCitation":"\\super 4\\nosupersub{}","plainCitation":"4","noteIndex":0},"citationItems":[{"id":1527,"uris":["http://zotero.org/users/5535725/items/SBSXRA7D"],"uri":["http://zotero.org/users/5535725/items/SBSXRA7D"],"itemData":{"id":1527,"type":"article-journal","container-title":"Frontiers in Ecology and the Environment","DOI":"10.1890/120358","ISSN":"1540-9295","issue":"8","journalAbbreviation":"Frontiers in Ecology and the Environment","language":"en","page":"441-446","source":"DOI.org (Crossref)","title":"Recent advances in recreation ecology and the implications of different relationships between recreation use and ecological impacts","volume":"11","author":[{"family":"Monz","given":"Christopher A"},{"family":"Pickering","given":"Catherine M"},{"family":"Hadwen","given":"Wade L"}],"issued":{"date-parts":[["2013",10]]}}}],"schema":"https://github.com/citation-style-language/schema/raw/master/csl-citation.json"} </w:instrText>
      </w:r>
      <w:r w:rsidR="00822216">
        <w:fldChar w:fldCharType="separate"/>
      </w:r>
      <w:r w:rsidR="00822216" w:rsidRPr="00822216">
        <w:rPr>
          <w:rFonts w:cs="Times New Roman"/>
          <w:szCs w:val="24"/>
          <w:vertAlign w:val="superscript"/>
        </w:rPr>
        <w:t>4</w:t>
      </w:r>
      <w:r w:rsidR="00822216">
        <w:fldChar w:fldCharType="end"/>
      </w:r>
      <w:r w:rsidR="00BF0A62" w:rsidRPr="00AF3EE8">
        <w:t>.</w:t>
      </w:r>
      <w:r w:rsidR="000671C7">
        <w:t xml:space="preserve"> </w:t>
      </w:r>
      <w:r w:rsidR="008E42D6">
        <w:t>While</w:t>
      </w:r>
      <w:r w:rsidR="00AC49AC">
        <w:t xml:space="preserve"> i</w:t>
      </w:r>
      <w:r w:rsidR="002E7E69">
        <w:t xml:space="preserve">ncreases </w:t>
      </w:r>
      <w:r w:rsidR="00A51B96">
        <w:t xml:space="preserve">in human usage of urban greenspaces </w:t>
      </w:r>
      <w:r w:rsidR="00AC49AC">
        <w:t xml:space="preserve">has been documented </w:t>
      </w:r>
      <w:r w:rsidR="008D3B8E">
        <w:fldChar w:fldCharType="begin"/>
      </w:r>
      <w:r w:rsidR="008D3B8E">
        <w:instrText xml:space="preserve"> ADDIN ZOTERO_ITEM CSL_CITATION {"citationID":"WpH7KISv","properties":{"formattedCitation":"\\super 5,6\\nosupersub{}","plainCitation":"5,6","noteIndex":0},"citationItems":[{"id":1132,"uris":["http://zotero.org/users/5535725/items/UBKSWUID"],"uri":["http://zotero.org/users/5535725/items/UBKSWUID"],"itemData":{"id":1132,"type":"article-journal","container-title":"Frontiers in Ecology and the Environment","DOI":"10.1002/fee.2230","ISSN":"1540-9309","issue":"6","language":"en","note":"_eprint: https://onlinelibrary.wiley.com/doi/pdf/10.1002/fee.2230","page":"318-319","source":"Wiley Online Library","title":"COVID-19 crisis demonstrates the urgent need for urban greenspaces","volume":"18","author":[{"family":"Kleinschroth","given":"Fritz"},{"family":"Kowarik","given":"Ingo"}],"issued":{"date-parts":[["2020"]]}}},{"id":1136,"uris":["http://zotero.org/users/5535725/items/FJCTR9Q6"],"uri":["http://zotero.org/users/5535725/items/FJCTR9Q6"],"itemData":{"id":1136,"type":"article-journal","container-title":"Scandinavian Journal of Medicine &amp; Science in Sports","DOI":"10.1111/sms.13706","ISSN":"0905-7188, 1600-0838","issue":"8","journalAbbreviation":"Scand J Med Sci Sports","language":"en","page":"1544-1545","source":"DOI.org (Crossref)","title":"(Indoor) isolation, stress, and physical inactivity: Vicious circles accelerated by COVID</w:instrText>
      </w:r>
      <w:r w:rsidR="008D3B8E">
        <w:rPr>
          <w:rFonts w:ascii="Cambria Math" w:hAnsi="Cambria Math" w:cs="Cambria Math"/>
        </w:rPr>
        <w:instrText>‐</w:instrText>
      </w:r>
      <w:r w:rsidR="008D3B8E">
        <w:instrText xml:space="preserve">19?","title-short":"(Indoor) isolation, stress, and physical inactivity","volume":"30","author":[{"family":"Burtscher","given":"Johannes"},{"family":"Burtscher","given":"Martin"},{"family":"Millet","given":"Grégoire P."}],"issued":{"date-parts":[["2020",8]]}}}],"schema":"https://github.com/citation-style-language/schema/raw/master/csl-citation.json"} </w:instrText>
      </w:r>
      <w:r w:rsidR="008D3B8E">
        <w:fldChar w:fldCharType="separate"/>
      </w:r>
      <w:r w:rsidR="008D3B8E" w:rsidRPr="008D3B8E">
        <w:rPr>
          <w:rFonts w:cs="Times New Roman"/>
          <w:szCs w:val="24"/>
          <w:vertAlign w:val="superscript"/>
        </w:rPr>
        <w:t>5,6</w:t>
      </w:r>
      <w:r w:rsidR="008D3B8E">
        <w:fldChar w:fldCharType="end"/>
      </w:r>
      <w:r w:rsidR="004115D3">
        <w:t xml:space="preserve">, </w:t>
      </w:r>
      <w:r w:rsidR="00BE0E5F">
        <w:t xml:space="preserve">human usage of non-urban ‘greenspaces’, conservation areas, </w:t>
      </w:r>
      <w:r w:rsidR="008E42D6">
        <w:t>may have</w:t>
      </w:r>
      <w:r w:rsidR="00BE0E5F">
        <w:t xml:space="preserve"> increase</w:t>
      </w:r>
      <w:r w:rsidR="00AD5E9C">
        <w:t>d</w:t>
      </w:r>
      <w:r w:rsidR="00BE0E5F">
        <w:t xml:space="preserve"> as well</w:t>
      </w:r>
      <w:r w:rsidR="0020796D">
        <w:t>, although has been less studied.</w:t>
      </w:r>
    </w:p>
    <w:p w14:paraId="78686321" w14:textId="2B79BB6D" w:rsidR="000671C7" w:rsidRDefault="006C0780" w:rsidP="003D4497">
      <w:r>
        <w:t>It is important to note that the positive impacts of physical activit</w:t>
      </w:r>
      <w:r w:rsidR="00A34056">
        <w:t>y, particularly those in urban green</w:t>
      </w:r>
      <w:r w:rsidR="001345FE">
        <w:t xml:space="preserve">spaces and conservation areas </w:t>
      </w:r>
      <w:r>
        <w:t xml:space="preserve">during and beyond COVID-19 are incredibly important for human well-being and attitudes toward conservation </w:t>
      </w:r>
      <w:r>
        <w:fldChar w:fldCharType="begin"/>
      </w:r>
      <w:r w:rsidR="008D3B8E">
        <w:instrText xml:space="preserve"> ADDIN ZOTERO_ITEM CSL_CITATION {"citationID":"lVUatE3Z","properties":{"formattedCitation":"\\super 7\\uc0\\u8211{}9\\nosupersub{}","plainCitation":"7–9","noteIndex":0},"citationItems":[{"id":1129,"uris":["http://zotero.org/users/5535725/items/F4DKLQBT"],"uri":["http://zotero.org/users/5535725/items/F4DKLQBT"],"itemData":{"id":1129,"type":"article-journal","container-title":"Scandinavian Journal of Medicine &amp; Science in Sports","DOI":"10.1111/sms.13744","ISSN":"1600-0838","issue":"8","language":"en","note":"_eprint: https://onlinelibrary.wiley.com/doi/pdf/10.1111/sms.13744","page":"1549-1550","source":"Wiley Online Library","title":"Jumping at the opportunity: Promoting physical activity after COVID-19","title-short":"Jumping at the opportunity","volume":"30","author":[{"family":"Burtscher","given":"Johannes"},{"family":"Burtscher","given":"Martin"},{"family":"Millet","given":"Grégoire P."}],"issued":{"date-parts":[["2020"]]}}},{"id":1126,"uris":["http://zotero.org/users/5535725/items/XHFU3S8D"],"uri":["http://zotero.org/users/5535725/items/XHFU3S8D"],"itemData":{"id":1126,"type":"article-journal","container-title":"Scandinavian Journal of Medicine &amp; Science in Sports","DOI":"10.1111/sms.13710","ISSN":"1600-0838","issue":"7","language":"en","note":"_eprint: https://onlinelibrary.wiley.com/doi/pdf/10.1111/sms.13710","page":"1291-1294","source":"Wiley Online Library","title":"Physical activity: Benefits and challenges during the COVID-19 pandemic","title-short":"Physical activity","volume":"30","author":[{"family":"Dwyer","given":"Michael John"},{"family":"Pasini","given":"Margherita"},{"family":"Dominicis","given":"Stefano De"},{"family":"Righi","given":"Elda"}],"issued":{"date-parts":[["2020"]]}}},{"id":911,"uris":["http://zotero.org/users/5535725/items/YPV47CQR"],"uri":["http://zotero.org/users/5535725/items/YPV47CQR"],"itemData":{"id":911,"type":"article-journal","abstract":"The widening gap between humans and nature, driven by urbanization, seems to be an indisputable fact in the modern world. Such a gap may breed apathy towards environmental concerns and wildlife, which would not bode well for the future of biodiversity conservation. However, the consequences of the decline in physical contact with nature are poorly understood, especially in China, which is urbanizing faster than any other country. In this study, we aimed to understand how contact with nature affects children’s propensity for biophilia and biophobia, and their conservation attitudes. Fifteen schools with different degrees of urbanization were selected and 1119 pupils aged 9–10 filled out questionnaires. The students reported how frequently they engaged in fifteen outdoor activities, and these scores were summed together to produce a measurement of their contact with nature. The participants were shown twelve specimens of common wild animals in order to examine their biophilia and biophobia, and their willingness to conserve animals. We found children from urban schools had less contact with nature than those from rural schools, although this result was only marginally significant because of one outlying rural school. The children’s contact with nature was significantly positively related to their biophilia and negatively related to their biophobia. Children’s biophilia, in turn, significantly affected their willingness to conserve animals, and, to a lesser extent, their general attitudes about conservation. As a whole, the study suggests that contact with nature may enhance children’s willingness to support animal conservation indirectly by nurturing biophilic attitudes to wildlife.","container-title":"Biological Conservation","page":"109-116","title":"How contact with nature affects children's biophilia, biophobia and conservation attitude in China","volume":"177","author":[{"family":"Zhang","given":"Weizhe"},{"family":"Goodale","given":"Eben"},{"family":"Chen","given":"Jin"}],"issued":{"date-parts":[["2014"]]}}}],"schema":"https://github.com/citation-style-language/schema/raw/master/csl-citation.json"} </w:instrText>
      </w:r>
      <w:r>
        <w:fldChar w:fldCharType="separate"/>
      </w:r>
      <w:r w:rsidR="008D3B8E" w:rsidRPr="008D3B8E">
        <w:rPr>
          <w:rFonts w:cs="Times New Roman"/>
          <w:szCs w:val="24"/>
          <w:vertAlign w:val="superscript"/>
        </w:rPr>
        <w:t>7–9</w:t>
      </w:r>
      <w:r>
        <w:fldChar w:fldCharType="end"/>
      </w:r>
      <w:r>
        <w:t>.</w:t>
      </w:r>
      <w:r w:rsidR="009E08ED">
        <w:t xml:space="preserve"> </w:t>
      </w:r>
      <w:r w:rsidR="0020796D">
        <w:t>Potential n</w:t>
      </w:r>
      <w:r w:rsidR="009E08ED">
        <w:t xml:space="preserve">egative ecological impacts of increased recreation do not diminish the </w:t>
      </w:r>
      <w:r w:rsidR="009E08ED">
        <w:lastRenderedPageBreak/>
        <w:t xml:space="preserve">positive human welfare impacts but do highlight the need to </w:t>
      </w:r>
      <w:r w:rsidR="001345FE">
        <w:t>better understa</w:t>
      </w:r>
      <w:r w:rsidR="00254893">
        <w:t>nding of such impacts</w:t>
      </w:r>
      <w:r w:rsidR="001345FE">
        <w:t>.</w:t>
      </w:r>
    </w:p>
    <w:p w14:paraId="53CFE607" w14:textId="2EC13D76" w:rsidR="00E94262" w:rsidRPr="0074508E" w:rsidRDefault="006C1028" w:rsidP="003D4497">
      <w:r>
        <w:t>H</w:t>
      </w:r>
      <w:r w:rsidR="006A5DE2">
        <w:t>iking, mountain biking, and all-terrain vehicle use have</w:t>
      </w:r>
      <w:r w:rsidR="00D81BB2">
        <w:t xml:space="preserve"> </w:t>
      </w:r>
      <w:r w:rsidR="006A5DE2">
        <w:t>been associated with usage</w:t>
      </w:r>
      <w:r w:rsidR="00335FDD">
        <w:t xml:space="preserve"> </w:t>
      </w:r>
      <w:r w:rsidR="006A5DE2">
        <w:t>dependent wildlife avoidance</w:t>
      </w:r>
      <w:r w:rsidR="00A63B70">
        <w:t xml:space="preserve"> </w:t>
      </w:r>
      <w:r w:rsidR="00A63B70">
        <w:fldChar w:fldCharType="begin"/>
      </w:r>
      <w:r w:rsidR="009F190A">
        <w:instrText xml:space="preserve"> ADDIN ZOTERO_ITEM CSL_CITATION {"citationID":"TAbgFCdq","properties":{"formattedCitation":"\\super 4,10,11\\nosupersub{}","plainCitation":"4,10,11","noteIndex":0},"citationItems":[{"id":1527,"uris":["http://zotero.org/users/5535725/items/SBSXRA7D"],"uri":["http://zotero.org/users/5535725/items/SBSXRA7D"],"itemData":{"id":1527,"type":"article-journal","container-title":"Frontiers in Ecology and the Environment","DOI":"10.1890/120358","ISSN":"1540-9295","issue":"8","journalAbbreviation":"Frontiers in Ecology and the Environment","language":"en","page":"441-446","source":"DOI.org (Crossref)","title":"Recent advances in recreation ecology and the implications of different relationships between recreation use and ecological impacts","volume":"11","author":[{"family":"Monz","given":"Christopher A"},{"family":"Pickering","given":"Catherine M"},{"family":"Hadwen","given":"Wade L"}],"issued":{"date-parts":[["2013",10]]}}},{"id":1092,"uris":["http://zotero.org/users/5535725/items/QX6KIF2J"],"uri":["http://zotero.org/users/5535725/items/QX6KIF2J"],"itemData":{"id":1092,"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id":1531,"uris":["http://zotero.org/users/5535725/items/DADMLKWR"],"uri":["http://zotero.org/users/5535725/items/DADMLKWR"],"itemData":{"id":1531,"type":"article-journal","abstract":"Hiking, horse riding and mountain biking are popular in protected areas in Australia and the United States of America. To help inform the often contentious deliberations about use of protected areas for these three types of activities, we review recreation ecology research in both countries. Many impacts on vegetation, soils and trails are similar for the three activities, although there can be differences in severity. Impacts include damage to existing trails, soil erosion, compaction and nutrification, changes in hydrology, trail widening, exposure of roots, rocks and bedrock. There can be damage to plants including reduction in vegetation height and biomass, changes in species composition, creation of informal trails and the spread of weeds and plant pathogens. Due to differences in evolutionary history, impacts on soil and vegetation can be greater in Australia than in the USA. There are specific social and biophysical impacts of horses such as those associated with manure and urine, grazing and the construction and use of tethering yards and fences. Mountain bike specific impacts include soil and vegetation damage from skidding and the construction of unauthorised trails, jumps, bridges and other trail technical features. There are gaps in the current research that should be filled by additional research: (1) on horse and mountain bike impacts to complement those on hiking. The methods used need to reflect patterns of actual usage and be suitable for robust statistical analysis; (2) that directly compares types and severity of impacts among activities; and (3) on the potential for each activity to contribute to the spread of weeds and plant pathogens. Additional research will assist managers and users of protected areas in understanding the relative impacts of these activities, and better ways to manage them. It may not quell the debates among users, managers and conservationists, but it will help put it on a more scientific footing.","container-title":"Journal of Environmental Management","DOI":"10.1016/j.jenvman.2009.09.025","ISSN":"0301-4797","issue":"3","journalAbbreviation":"Journal of Environmental Management","language":"en","page":"551-562","source":"ScienceDirect","title":"Comparing hiking, mountain biking and horse riding impacts on vegetation and soils in Australia and the United States of America","volume":"91","author":[{"family":"Pickering","given":"Catherine Marina"},{"family":"Hill","given":"Wendy"},{"family":"Newsome","given":"David"},{"family":"Leung","given":"Yu-Fai"}],"issued":{"date-parts":[["2010",1,1]]}}}],"schema":"https://github.com/citation-style-language/schema/raw/master/csl-citation.json"} </w:instrText>
      </w:r>
      <w:r w:rsidR="00A63B70">
        <w:fldChar w:fldCharType="separate"/>
      </w:r>
      <w:r w:rsidR="009F190A" w:rsidRPr="009F190A">
        <w:rPr>
          <w:rFonts w:cs="Times New Roman"/>
          <w:szCs w:val="24"/>
          <w:vertAlign w:val="superscript"/>
        </w:rPr>
        <w:t>4,10,11</w:t>
      </w:r>
      <w:r w:rsidR="00A63B70">
        <w:fldChar w:fldCharType="end"/>
      </w:r>
      <w:r w:rsidR="00A63B70">
        <w:t xml:space="preserve">. </w:t>
      </w:r>
      <w:r w:rsidR="00550DAC">
        <w:t xml:space="preserve">Recreation activities can also result </w:t>
      </w:r>
      <w:r w:rsidR="00BC57AB">
        <w:t>in soil compaction</w:t>
      </w:r>
      <w:r w:rsidR="00705DB2">
        <w:t xml:space="preserve">, vegetation loss, and </w:t>
      </w:r>
      <w:r w:rsidR="0052662A">
        <w:t>other</w:t>
      </w:r>
      <w:r w:rsidR="00E94262">
        <w:t xml:space="preserve"> disturbances</w:t>
      </w:r>
      <w:r w:rsidR="00705DB2">
        <w:t xml:space="preserve"> dependent on the </w:t>
      </w:r>
      <w:r w:rsidR="00E94262">
        <w:t xml:space="preserve">usage amount and patterns throughout a given conservation area </w:t>
      </w:r>
      <w:r w:rsidR="00E94262">
        <w:fldChar w:fldCharType="begin"/>
      </w:r>
      <w:r w:rsidR="009F190A">
        <w:instrText xml:space="preserve"> ADDIN ZOTERO_ITEM CSL_CITATION {"citationID":"7UItQ8KC","properties":{"formattedCitation":"\\super 4,11\\nosupersub{}","plainCitation":"4,11","noteIndex":0},"citationItems":[{"id":1527,"uris":["http://zotero.org/users/5535725/items/SBSXRA7D"],"uri":["http://zotero.org/users/5535725/items/SBSXRA7D"],"itemData":{"id":1527,"type":"article-journal","container-title":"Frontiers in Ecology and the Environment","DOI":"10.1890/120358","ISSN":"1540-9295","issue":"8","journalAbbreviation":"Frontiers in Ecology and the Environment","language":"en","page":"441-446","source":"DOI.org (Crossref)","title":"Recent advances in recreation ecology and the implications of different relationships between recreation use and ecological impacts","volume":"11","author":[{"family":"Monz","given":"Christopher A"},{"family":"Pickering","given":"Catherine M"},{"family":"Hadwen","given":"Wade L"}],"issued":{"date-parts":[["2013",10]]}}},{"id":1531,"uris":["http://zotero.org/users/5535725/items/DADMLKWR"],"uri":["http://zotero.org/users/5535725/items/DADMLKWR"],"itemData":{"id":1531,"type":"article-journal","abstract":"Hiking, horse riding and mountain biking are popular in protected areas in Australia and the United States of America. To help inform the often contentious deliberations about use of protected areas for these three types of activities, we review recreation ecology research in both countries. Many impacts on vegetation, soils and trails are similar for the three activities, although there can be differences in severity. Impacts include damage to existing trails, soil erosion, compaction and nutrification, changes in hydrology, trail widening, exposure of roots, rocks and bedrock. There can be damage to plants including reduction in vegetation height and biomass, changes in species composition, creation of informal trails and the spread of weeds and plant pathogens. Due to differences in evolutionary history, impacts on soil and vegetation can be greater in Australia than in the USA. There are specific social and biophysical impacts of horses such as those associated with manure and urine, grazing and the construction and use of tethering yards and fences. Mountain bike specific impacts include soil and vegetation damage from skidding and the construction of unauthorised trails, jumps, bridges and other trail technical features. There are gaps in the current research that should be filled by additional research: (1) on horse and mountain bike impacts to complement those on hiking. The methods used need to reflect patterns of actual usage and be suitable for robust statistical analysis; (2) that directly compares types and severity of impacts among activities; and (3) on the potential for each activity to contribute to the spread of weeds and plant pathogens. Additional research will assist managers and users of protected areas in understanding the relative impacts of these activities, and better ways to manage them. It may not quell the debates among users, managers and conservationists, but it will help put it on a more scientific footing.","container-title":"Journal of Environmental Management","DOI":"10.1016/j.jenvman.2009.09.025","ISSN":"0301-4797","issue":"3","journalAbbreviation":"Journal of Environmental Management","language":"en","page":"551-562","source":"ScienceDirect","title":"Comparing hiking, mountain biking and horse riding impacts on vegetation and soils in Australia and the United States of America","volume":"91","author":[{"family":"Pickering","given":"Catherine Marina"},{"family":"Hill","given":"Wendy"},{"family":"Newsome","given":"David"},{"family":"Leung","given":"Yu-Fai"}],"issued":{"date-parts":[["2010",1,1]]}}}],"schema":"https://github.com/citation-style-language/schema/raw/master/csl-citation.json"} </w:instrText>
      </w:r>
      <w:r w:rsidR="00E94262">
        <w:fldChar w:fldCharType="separate"/>
      </w:r>
      <w:r w:rsidR="009F190A" w:rsidRPr="009F190A">
        <w:rPr>
          <w:rFonts w:cs="Times New Roman"/>
          <w:szCs w:val="24"/>
          <w:vertAlign w:val="superscript"/>
        </w:rPr>
        <w:t>4,11</w:t>
      </w:r>
      <w:r w:rsidR="00E94262">
        <w:fldChar w:fldCharType="end"/>
      </w:r>
      <w:r w:rsidR="008F37DD">
        <w:t xml:space="preserve">. </w:t>
      </w:r>
      <w:r w:rsidR="004D3D88">
        <w:t>To mitigate recreation-related ecological impacts, i</w:t>
      </w:r>
      <w:r w:rsidR="008F37DD">
        <w:t xml:space="preserve">t is therefore important to understand </w:t>
      </w:r>
      <w:r w:rsidR="004D3D88">
        <w:t xml:space="preserve">how many people are </w:t>
      </w:r>
      <w:r w:rsidR="00AA24B8">
        <w:t xml:space="preserve">normally </w:t>
      </w:r>
      <w:r w:rsidR="004D3D88">
        <w:t>using a</w:t>
      </w:r>
      <w:r w:rsidR="00611FEF">
        <w:t xml:space="preserve"> conservation</w:t>
      </w:r>
      <w:r w:rsidR="004D3D88">
        <w:t xml:space="preserve"> area, and </w:t>
      </w:r>
      <w:r w:rsidR="00611FEF">
        <w:t xml:space="preserve">in which </w:t>
      </w:r>
      <w:r w:rsidR="004D3D88">
        <w:t xml:space="preserve">activities they </w:t>
      </w:r>
      <w:r w:rsidR="00611FEF">
        <w:t>are participating.</w:t>
      </w:r>
      <w:r w:rsidR="0074508E">
        <w:t xml:space="preserve"> This knowledge would constitute a </w:t>
      </w:r>
      <w:r w:rsidR="0074508E">
        <w:rPr>
          <w:b/>
          <w:bCs/>
        </w:rPr>
        <w:t xml:space="preserve">baseline </w:t>
      </w:r>
      <w:r w:rsidR="0074508E">
        <w:t xml:space="preserve">understanding of </w:t>
      </w:r>
      <w:r w:rsidR="008052BF">
        <w:t xml:space="preserve">recreation activities in any given conservation area. </w:t>
      </w:r>
    </w:p>
    <w:p w14:paraId="29AE3CB2" w14:textId="0CFCAA50" w:rsidR="0052662A" w:rsidRDefault="00670C9C" w:rsidP="003D4497">
      <w:r>
        <w:t>Recreation</w:t>
      </w:r>
      <w:r w:rsidR="006C0780">
        <w:t xml:space="preserve"> usage </w:t>
      </w:r>
      <w:r w:rsidR="006C0780" w:rsidRPr="008052BF">
        <w:t>baselines</w:t>
      </w:r>
      <w:r w:rsidR="006C0780">
        <w:t xml:space="preserve"> </w:t>
      </w:r>
      <w:r>
        <w:t>are</w:t>
      </w:r>
      <w:r w:rsidR="006C0780">
        <w:t xml:space="preserve"> notoriously </w:t>
      </w:r>
      <w:r>
        <w:t>scarce</w:t>
      </w:r>
      <w:r w:rsidR="004C086B">
        <w:t xml:space="preserve"> and difficult to </w:t>
      </w:r>
      <w:r w:rsidR="004A603E">
        <w:t xml:space="preserve">establish </w:t>
      </w:r>
      <w:r w:rsidR="004A603E">
        <w:fldChar w:fldCharType="begin"/>
      </w:r>
      <w:r w:rsidR="009F190A">
        <w:instrText xml:space="preserve"> ADDIN ZOTERO_ITEM CSL_CITATION {"citationID":"O6dAOA8r","properties":{"formattedCitation":"\\super 12\\nosupersub{}","plainCitation":"12","noteIndex":0},"citationItems":[{"id":1125,"uris":["http://zotero.org/users/5535725/items/2HYZVYC6"],"uri":["http://zotero.org/users/5535725/items/2HYZVYC6"],"itemData":{"id":1125,"type":"report","abstract":"This report provides an assessment and compilation of recreation-related monitoring data sources across the National Wilderness Preservation System (NWPS). Telephone interviews with managers of all units of the NWPS and a literature search were conducted to locate studies that provide campsite impact data, trail impact data, and information about visitor characteristics. Of the 628 wildernesses that comprised the NWPS in January 2000, 51 percent had baseline campsite data, 9 percent had trail condition data and 24 percent had data on visitor characteristics. Wildernesses managed by the Forest Service and National Park Service were much more likely to have data than wildernesses managed by the Bureau of Land Management and Fish and Wildlife Service. Both unpublished data collected by the management agencies and data published in reports are included. Extensive appendices provide detailed information about available data for every study that we located. These have been organized by wilderness so that it is easy to locate all the information available for each wilderness in the NWPS.","event-place":"Ft. Collins, CO","language":"en","note":"DOI: 10.2737/RMRS-GTR-117","number":"RMRS-GTR-117","page":"RMRS-GTR-117","publisher":"U.S. Department of Agriculture, Forest Service, Rocky Mountain Research Station","publisher-place":"Ft. Collins, CO","source":"DOI.org (Crossref)","title":"Wilderness visitors and recreation impacts: baseline data available for twentieth century conditions","title-short":"Wilderness visitors and recreation impacts","URL":"https://www.fs.usda.gov/treesearch/pubs/5592","author":[{"family":"Cole","given":"David N."},{"family":"Wright","given":"Vita"}],"accessed":{"date-parts":[["2020",11,3]]},"issued":{"date-parts":[["2003"]]}}}],"schema":"https://github.com/citation-style-language/schema/raw/master/csl-citation.json"} </w:instrText>
      </w:r>
      <w:r w:rsidR="004A603E">
        <w:fldChar w:fldCharType="separate"/>
      </w:r>
      <w:r w:rsidR="009F190A" w:rsidRPr="009F190A">
        <w:rPr>
          <w:rFonts w:cs="Times New Roman"/>
          <w:szCs w:val="24"/>
          <w:vertAlign w:val="superscript"/>
        </w:rPr>
        <w:t>12</w:t>
      </w:r>
      <w:r w:rsidR="004A603E">
        <w:fldChar w:fldCharType="end"/>
      </w:r>
      <w:r w:rsidR="004A603E">
        <w:t xml:space="preserve">. </w:t>
      </w:r>
      <w:r w:rsidR="00B1457C">
        <w:t xml:space="preserve">Some </w:t>
      </w:r>
      <w:r w:rsidR="00E73839">
        <w:t xml:space="preserve">comprehensive usage data is collected in </w:t>
      </w:r>
      <w:r w:rsidR="000A0CE6">
        <w:t>better</w:t>
      </w:r>
      <w:r w:rsidR="00E73839">
        <w:t xml:space="preserve">-funded </w:t>
      </w:r>
      <w:r w:rsidR="008C735C">
        <w:t xml:space="preserve">conservation areas in Canada such as national parks, but little to no data is available for areas with </w:t>
      </w:r>
      <w:r w:rsidR="00BA43F6">
        <w:t xml:space="preserve">less funding such as provincial recreation areas, and even less for unmanaged conservation areas </w:t>
      </w:r>
      <w:r w:rsidR="005E58A8">
        <w:t>(i.e. c</w:t>
      </w:r>
      <w:r w:rsidR="00BA43F6">
        <w:t xml:space="preserve">rown </w:t>
      </w:r>
      <w:r w:rsidR="00CF62AD">
        <w:t>l</w:t>
      </w:r>
      <w:r w:rsidR="00BA43F6">
        <w:t>and</w:t>
      </w:r>
      <w:r w:rsidR="00CF62AD">
        <w:t>)</w:t>
      </w:r>
      <w:r w:rsidR="00BA43F6">
        <w:t xml:space="preserve">. </w:t>
      </w:r>
      <w:r w:rsidR="000A7838">
        <w:t xml:space="preserve">These are areas with </w:t>
      </w:r>
      <w:r w:rsidR="00A51B96">
        <w:t xml:space="preserve">no baseline data, </w:t>
      </w:r>
      <w:r w:rsidR="000A7838">
        <w:t xml:space="preserve">high amounts of human recreation, and </w:t>
      </w:r>
      <w:r w:rsidR="00CF62AD">
        <w:t>possibly</w:t>
      </w:r>
      <w:r w:rsidR="000A7838">
        <w:t xml:space="preserve"> increased </w:t>
      </w:r>
      <w:r w:rsidR="00A51B96">
        <w:t>usage during COVID-19.</w:t>
      </w:r>
    </w:p>
    <w:p w14:paraId="6CF9C363" w14:textId="1368F3A3" w:rsidR="00795CFC" w:rsidRPr="00FD2134" w:rsidRDefault="00795CFC" w:rsidP="003D4497">
      <w:r>
        <w:t xml:space="preserve">In this brief, </w:t>
      </w:r>
      <w:r w:rsidR="00F83F1E">
        <w:t xml:space="preserve">advocation </w:t>
      </w:r>
      <w:r w:rsidR="005E54EC">
        <w:t xml:space="preserve">and evidence </w:t>
      </w:r>
      <w:r w:rsidR="00F83F1E">
        <w:t xml:space="preserve">for </w:t>
      </w:r>
      <w:r w:rsidR="00842FEE">
        <w:t>the</w:t>
      </w:r>
      <w:r>
        <w:t xml:space="preserve"> exploration of </w:t>
      </w:r>
      <w:r w:rsidR="005A64D8">
        <w:t xml:space="preserve">using alternative data sources to </w:t>
      </w:r>
      <w:r w:rsidR="002615AF">
        <w:t>examine</w:t>
      </w:r>
      <w:r w:rsidR="005A64D8">
        <w:t xml:space="preserve"> changes in human </w:t>
      </w:r>
      <w:r w:rsidR="00A746E4">
        <w:t>recreation</w:t>
      </w:r>
      <w:r w:rsidR="005A64D8">
        <w:t xml:space="preserve"> </w:t>
      </w:r>
      <w:r w:rsidR="00E66B98">
        <w:t xml:space="preserve">within conservation areas </w:t>
      </w:r>
      <w:r w:rsidR="00F83F1E">
        <w:t xml:space="preserve">is presented. </w:t>
      </w:r>
      <w:r w:rsidR="00BA7285">
        <w:t xml:space="preserve">By </w:t>
      </w:r>
      <w:r w:rsidR="00A1451B">
        <w:t>advancing</w:t>
      </w:r>
      <w:r w:rsidR="00BA7285">
        <w:t xml:space="preserve"> this method</w:t>
      </w:r>
      <w:r w:rsidR="00F83F1E">
        <w:t>,</w:t>
      </w:r>
      <w:r w:rsidR="002071A9">
        <w:t xml:space="preserve"> </w:t>
      </w:r>
      <w:r w:rsidR="005A64D8">
        <w:t>priority areas</w:t>
      </w:r>
      <w:r w:rsidR="009D13E4">
        <w:t xml:space="preserve"> at high risk for increased ecological impact by recreation activities</w:t>
      </w:r>
      <w:r w:rsidR="00BA7285">
        <w:t xml:space="preserve"> can</w:t>
      </w:r>
      <w:r w:rsidR="00FA2D48">
        <w:t xml:space="preserve"> likely</w:t>
      </w:r>
      <w:r w:rsidR="00BA7285">
        <w:t xml:space="preserve"> be identified</w:t>
      </w:r>
      <w:r w:rsidR="002E38A2">
        <w:t xml:space="preserve"> </w:t>
      </w:r>
      <w:r w:rsidR="002615AF">
        <w:t>and</w:t>
      </w:r>
      <w:r w:rsidR="00FA2D48">
        <w:t xml:space="preserve"> </w:t>
      </w:r>
      <w:r w:rsidR="00E66B98">
        <w:t>incorporat</w:t>
      </w:r>
      <w:r w:rsidR="002615AF">
        <w:t>ed</w:t>
      </w:r>
      <w:r w:rsidR="00E66B98">
        <w:t xml:space="preserve"> into </w:t>
      </w:r>
      <w:r w:rsidR="00200A5E">
        <w:t>visitor</w:t>
      </w:r>
      <w:r w:rsidR="00FA2D48">
        <w:t xml:space="preserve"> manage</w:t>
      </w:r>
      <w:r w:rsidR="00200A5E">
        <w:t>ment strategies</w:t>
      </w:r>
      <w:r w:rsidR="00FA2D48">
        <w:t xml:space="preserve"> </w:t>
      </w:r>
      <w:r w:rsidR="002E38A2">
        <w:t>to mitigate ecological impacts</w:t>
      </w:r>
      <w:r w:rsidR="00BA7285">
        <w:t xml:space="preserve">. </w:t>
      </w:r>
    </w:p>
    <w:p w14:paraId="50E95D13" w14:textId="1DA2B8FF" w:rsidR="006F17C5" w:rsidRDefault="00EE4686" w:rsidP="003D4497">
      <w:pPr>
        <w:pStyle w:val="Heading1"/>
      </w:pPr>
      <w:r>
        <w:t>Approach</w:t>
      </w:r>
    </w:p>
    <w:p w14:paraId="31216207" w14:textId="3C576059" w:rsidR="00A815F1" w:rsidRDefault="003B3BBE" w:rsidP="003D4497">
      <w:r>
        <w:rPr>
          <w:noProof/>
        </w:rPr>
        <mc:AlternateContent>
          <mc:Choice Requires="wps">
            <w:drawing>
              <wp:anchor distT="45720" distB="45720" distL="114300" distR="114300" simplePos="0" relativeHeight="251675648" behindDoc="0" locked="0" layoutInCell="1" allowOverlap="1" wp14:anchorId="0539E652" wp14:editId="647E05A4">
                <wp:simplePos x="0" y="0"/>
                <wp:positionH relativeFrom="column">
                  <wp:posOffset>3609975</wp:posOffset>
                </wp:positionH>
                <wp:positionV relativeFrom="page">
                  <wp:posOffset>5238750</wp:posOffset>
                </wp:positionV>
                <wp:extent cx="3239770" cy="4219575"/>
                <wp:effectExtent l="0" t="0" r="0" b="9525"/>
                <wp:wrapTopAndBottom/>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4219575"/>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noFill/>
                          <a:miter lim="800000"/>
                          <a:headEnd/>
                          <a:tailEnd/>
                        </a:ln>
                      </wps:spPr>
                      <wps:txbx>
                        <w:txbxContent>
                          <w:p w14:paraId="0BBA3772" w14:textId="72AF3BFA" w:rsidR="009D13E4" w:rsidRDefault="0064302C" w:rsidP="003D4497">
                            <w:pPr>
                              <w:pStyle w:val="Heading1"/>
                            </w:pPr>
                            <w:r>
                              <w:t xml:space="preserve">Data </w:t>
                            </w:r>
                            <w:r w:rsidR="009D13E4">
                              <w:t>Limitations</w:t>
                            </w:r>
                          </w:p>
                          <w:p w14:paraId="0F7349ED" w14:textId="3DB1F592" w:rsidR="009D13E4" w:rsidRPr="00B57D36" w:rsidRDefault="00F15EAC" w:rsidP="003D4497">
                            <w:pPr>
                              <w:rPr>
                                <w:rStyle w:val="Emphasis"/>
                              </w:rPr>
                            </w:pPr>
                            <w:r w:rsidRPr="00B57D36">
                              <w:rPr>
                                <w:rStyle w:val="Emphasis"/>
                              </w:rPr>
                              <w:t>Google</w:t>
                            </w:r>
                            <w:r w:rsidR="00F31470" w:rsidRPr="00B57D36">
                              <w:rPr>
                                <w:rStyle w:val="Emphasis"/>
                              </w:rPr>
                              <w:t xml:space="preserve"> </w:t>
                            </w:r>
                            <w:r w:rsidR="009D13E4" w:rsidRPr="00B57D36">
                              <w:rPr>
                                <w:rStyle w:val="Emphasis"/>
                              </w:rPr>
                              <w:t>COVID-19 Community Mobility Reports:</w:t>
                            </w:r>
                          </w:p>
                          <w:p w14:paraId="320E018B" w14:textId="3F89C966" w:rsidR="009D13E4" w:rsidRDefault="009D13E4" w:rsidP="003D4497">
                            <w:pPr>
                              <w:pStyle w:val="ListParagraph"/>
                              <w:numPr>
                                <w:ilvl w:val="0"/>
                                <w:numId w:val="9"/>
                              </w:numPr>
                            </w:pPr>
                            <w:r>
                              <w:t xml:space="preserve">Group data </w:t>
                            </w:r>
                            <w:r w:rsidR="00BC3A15">
                              <w:t xml:space="preserve">into ‘Parks’ which includes urban greenspaces, </w:t>
                            </w:r>
                            <w:r w:rsidR="00F15EAC">
                              <w:t xml:space="preserve">national parks, </w:t>
                            </w:r>
                            <w:r w:rsidR="00E937D3">
                              <w:t xml:space="preserve">conservation areas, </w:t>
                            </w:r>
                            <w:r w:rsidR="00F15EAC">
                              <w:t xml:space="preserve">and </w:t>
                            </w:r>
                            <w:r w:rsidR="00E937D3">
                              <w:t>many other areas</w:t>
                            </w:r>
                            <w:r w:rsidR="00F31470">
                              <w:t xml:space="preserve">, limiting examination of </w:t>
                            </w:r>
                            <w:r w:rsidR="00502CA6">
                              <w:t xml:space="preserve">individual </w:t>
                            </w:r>
                            <w:r w:rsidR="00F31470">
                              <w:t>area types</w:t>
                            </w:r>
                          </w:p>
                          <w:p w14:paraId="4B2F5F91" w14:textId="32414DCF" w:rsidR="00E937D3" w:rsidRDefault="00F31470" w:rsidP="003D4497">
                            <w:pPr>
                              <w:pStyle w:val="ListParagraph"/>
                              <w:numPr>
                                <w:ilvl w:val="0"/>
                                <w:numId w:val="9"/>
                              </w:numPr>
                            </w:pPr>
                            <w:r>
                              <w:t>Only provide 2020 data relative to January, limiting extrapolation</w:t>
                            </w:r>
                            <w:r w:rsidR="008517F4">
                              <w:t xml:space="preserve"> or comparison to previous years</w:t>
                            </w:r>
                          </w:p>
                          <w:p w14:paraId="516DC647" w14:textId="11BB3852" w:rsidR="00244413" w:rsidRDefault="00244413" w:rsidP="003D4497">
                            <w:pPr>
                              <w:pStyle w:val="ListParagraph"/>
                              <w:numPr>
                                <w:ilvl w:val="0"/>
                                <w:numId w:val="9"/>
                              </w:numPr>
                            </w:pPr>
                            <w:r>
                              <w:t>Are only useful in certain, more heavily populated areas (Table 1)</w:t>
                            </w:r>
                            <w:r w:rsidR="00CB52B6">
                              <w:t xml:space="preserve">, and only present data from users with </w:t>
                            </w:r>
                            <w:r w:rsidR="00502CA6">
                              <w:t xml:space="preserve">Google on their phones and </w:t>
                            </w:r>
                            <w:r w:rsidR="003F61ED">
                              <w:t>‘</w:t>
                            </w:r>
                            <w:r w:rsidR="00CB52B6">
                              <w:t>Location History</w:t>
                            </w:r>
                            <w:r w:rsidR="003F61ED">
                              <w:t>’</w:t>
                            </w:r>
                            <w:r w:rsidR="00CB52B6">
                              <w:t xml:space="preserve"> settings turned </w:t>
                            </w:r>
                            <w:r w:rsidR="007D1E47">
                              <w:t>‘</w:t>
                            </w:r>
                            <w:r w:rsidR="00CB52B6">
                              <w:t>on</w:t>
                            </w:r>
                            <w:r w:rsidR="003F61ED">
                              <w:t>’</w:t>
                            </w:r>
                            <w:r w:rsidR="00CB52B6">
                              <w:t xml:space="preserve">. </w:t>
                            </w:r>
                          </w:p>
                          <w:p w14:paraId="1A40D6FD" w14:textId="22BFBEB8" w:rsidR="008517F4" w:rsidRPr="00B57D36" w:rsidRDefault="00244413" w:rsidP="003D4497">
                            <w:pPr>
                              <w:rPr>
                                <w:rStyle w:val="Emphasis"/>
                              </w:rPr>
                            </w:pPr>
                            <w:r w:rsidRPr="00B57D36">
                              <w:rPr>
                                <w:rStyle w:val="Emphasis"/>
                              </w:rPr>
                              <w:t>Google Trends Data:</w:t>
                            </w:r>
                          </w:p>
                          <w:p w14:paraId="50B3EB5F" w14:textId="07CDCD5C" w:rsidR="00FD6CCF" w:rsidRPr="00244413" w:rsidRDefault="00FD6CCF" w:rsidP="003D4497">
                            <w:pPr>
                              <w:pStyle w:val="ListParagraph"/>
                              <w:numPr>
                                <w:ilvl w:val="0"/>
                                <w:numId w:val="10"/>
                              </w:numPr>
                            </w:pPr>
                            <w:r>
                              <w:t>Search interest in a term does not</w:t>
                            </w:r>
                            <w:r w:rsidR="00795FFA">
                              <w:t xml:space="preserve"> always equate to participation. It is assumed changes in search interest are proportional to changes in human behaviour. </w:t>
                            </w:r>
                          </w:p>
                          <w:p w14:paraId="6C5D0DEB" w14:textId="0D06A1AE" w:rsidR="00AF7576" w:rsidRDefault="00A87BB4" w:rsidP="003D4497">
                            <w:pPr>
                              <w:pStyle w:val="ListParagraph"/>
                              <w:numPr>
                                <w:ilvl w:val="0"/>
                                <w:numId w:val="10"/>
                              </w:numPr>
                            </w:pPr>
                            <w:r>
                              <w:t xml:space="preserve">Results vary by search term. For example, </w:t>
                            </w:r>
                            <w:r w:rsidR="00FD6CCF">
                              <w:t>“camp” is not equivalent to “camping”.</w:t>
                            </w:r>
                          </w:p>
                          <w:p w14:paraId="527543E9" w14:textId="272FDC72" w:rsidR="00AF7576" w:rsidRDefault="00264C78" w:rsidP="003D4497">
                            <w:pPr>
                              <w:pStyle w:val="ListParagraph"/>
                              <w:numPr>
                                <w:ilvl w:val="0"/>
                                <w:numId w:val="10"/>
                              </w:numPr>
                            </w:pPr>
                            <w:r>
                              <w:t xml:space="preserve">Locational search interest does not account for mobility to other areas or use of Virtual Private Networks (VPN) disguising origin loc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39E652" id="_x0000_s1028" type="#_x0000_t202" style="position:absolute;margin-left:284.25pt;margin-top:412.5pt;width:255.1pt;height:332.2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" fillcolor="#f6f8fc [180]" stroked="f">
                <v:fill color2="#c7d4ed [980]" colors="0 #f6f8fc;48497f #abc0e4;54395f #abc0e4;1 #c7d5ed" focus="100%" type="gradient"/>
                <v:textbox>
                  <w:txbxContent>
                    <w:p w14:paraId="0BBA3772" w14:textId="72AF3BFA" w:rsidR="009D13E4" w:rsidRDefault="0064302C" w:rsidP="003D4497">
                      <w:pPr>
                        <w:pStyle w:val="Heading1"/>
                      </w:pPr>
                      <w:r>
                        <w:t xml:space="preserve">Data </w:t>
                      </w:r>
                      <w:r w:rsidR="009D13E4">
                        <w:t>Limitations</w:t>
                      </w:r>
                    </w:p>
                    <w:p w14:paraId="0F7349ED" w14:textId="3DB1F592" w:rsidR="009D13E4" w:rsidRPr="00B57D36" w:rsidRDefault="00F15EAC" w:rsidP="003D4497">
                      <w:pPr>
                        <w:rPr>
                          <w:rStyle w:val="Emphasis"/>
                        </w:rPr>
                      </w:pPr>
                      <w:r w:rsidRPr="00B57D36">
                        <w:rPr>
                          <w:rStyle w:val="Emphasis"/>
                        </w:rPr>
                        <w:t>Google</w:t>
                      </w:r>
                      <w:r w:rsidR="00F31470" w:rsidRPr="00B57D36">
                        <w:rPr>
                          <w:rStyle w:val="Emphasis"/>
                        </w:rPr>
                        <w:t xml:space="preserve"> </w:t>
                      </w:r>
                      <w:r w:rsidR="009D13E4" w:rsidRPr="00B57D36">
                        <w:rPr>
                          <w:rStyle w:val="Emphasis"/>
                        </w:rPr>
                        <w:t>COVID-19 Community Mobility Reports:</w:t>
                      </w:r>
                    </w:p>
                    <w:p w14:paraId="320E018B" w14:textId="3F89C966" w:rsidR="009D13E4" w:rsidRDefault="009D13E4" w:rsidP="003D4497">
                      <w:pPr>
                        <w:pStyle w:val="ListParagraph"/>
                        <w:numPr>
                          <w:ilvl w:val="0"/>
                          <w:numId w:val="9"/>
                        </w:numPr>
                      </w:pPr>
                      <w:r>
                        <w:t xml:space="preserve">Group data </w:t>
                      </w:r>
                      <w:r w:rsidR="00BC3A15">
                        <w:t xml:space="preserve">into ‘Parks’ which includes urban greenspaces, </w:t>
                      </w:r>
                      <w:r w:rsidR="00F15EAC">
                        <w:t xml:space="preserve">national parks, </w:t>
                      </w:r>
                      <w:r w:rsidR="00E937D3">
                        <w:t xml:space="preserve">conservation areas, </w:t>
                      </w:r>
                      <w:r w:rsidR="00F15EAC">
                        <w:t xml:space="preserve">and </w:t>
                      </w:r>
                      <w:r w:rsidR="00E937D3">
                        <w:t>many other areas</w:t>
                      </w:r>
                      <w:r w:rsidR="00F31470">
                        <w:t xml:space="preserve">, limiting examination of </w:t>
                      </w:r>
                      <w:r w:rsidR="00502CA6">
                        <w:t xml:space="preserve">individual </w:t>
                      </w:r>
                      <w:r w:rsidR="00F31470">
                        <w:t>area types</w:t>
                      </w:r>
                    </w:p>
                    <w:p w14:paraId="4B2F5F91" w14:textId="32414DCF" w:rsidR="00E937D3" w:rsidRDefault="00F31470" w:rsidP="003D4497">
                      <w:pPr>
                        <w:pStyle w:val="ListParagraph"/>
                        <w:numPr>
                          <w:ilvl w:val="0"/>
                          <w:numId w:val="9"/>
                        </w:numPr>
                      </w:pPr>
                      <w:r>
                        <w:t>Only provide 2020 data relative to January, limiting extrapolation</w:t>
                      </w:r>
                      <w:r w:rsidR="008517F4">
                        <w:t xml:space="preserve"> or comparison to previous years</w:t>
                      </w:r>
                    </w:p>
                    <w:p w14:paraId="516DC647" w14:textId="11BB3852" w:rsidR="00244413" w:rsidRDefault="00244413" w:rsidP="003D4497">
                      <w:pPr>
                        <w:pStyle w:val="ListParagraph"/>
                        <w:numPr>
                          <w:ilvl w:val="0"/>
                          <w:numId w:val="9"/>
                        </w:numPr>
                      </w:pPr>
                      <w:r>
                        <w:t>Are only useful in certain, more heavily populated areas (Table 1)</w:t>
                      </w:r>
                      <w:r w:rsidR="00CB52B6">
                        <w:t xml:space="preserve">, and only present data from users with </w:t>
                      </w:r>
                      <w:r w:rsidR="00502CA6">
                        <w:t xml:space="preserve">Google on their phones and </w:t>
                      </w:r>
                      <w:r w:rsidR="003F61ED">
                        <w:t>‘</w:t>
                      </w:r>
                      <w:r w:rsidR="00CB52B6">
                        <w:t>Location History</w:t>
                      </w:r>
                      <w:r w:rsidR="003F61ED">
                        <w:t>’</w:t>
                      </w:r>
                      <w:r w:rsidR="00CB52B6">
                        <w:t xml:space="preserve"> settings turned </w:t>
                      </w:r>
                      <w:r w:rsidR="007D1E47">
                        <w:t>‘</w:t>
                      </w:r>
                      <w:r w:rsidR="00CB52B6">
                        <w:t>on</w:t>
                      </w:r>
                      <w:r w:rsidR="003F61ED">
                        <w:t>’</w:t>
                      </w:r>
                      <w:r w:rsidR="00CB52B6">
                        <w:t xml:space="preserve">. </w:t>
                      </w:r>
                    </w:p>
                    <w:p w14:paraId="1A40D6FD" w14:textId="22BFBEB8" w:rsidR="008517F4" w:rsidRPr="00B57D36" w:rsidRDefault="00244413" w:rsidP="003D4497">
                      <w:pPr>
                        <w:rPr>
                          <w:rStyle w:val="Emphasis"/>
                        </w:rPr>
                      </w:pPr>
                      <w:r w:rsidRPr="00B57D36">
                        <w:rPr>
                          <w:rStyle w:val="Emphasis"/>
                        </w:rPr>
                        <w:t>Google Trends Data:</w:t>
                      </w:r>
                    </w:p>
                    <w:p w14:paraId="50B3EB5F" w14:textId="07CDCD5C" w:rsidR="00FD6CCF" w:rsidRPr="00244413" w:rsidRDefault="00FD6CCF" w:rsidP="003D4497">
                      <w:pPr>
                        <w:pStyle w:val="ListParagraph"/>
                        <w:numPr>
                          <w:ilvl w:val="0"/>
                          <w:numId w:val="10"/>
                        </w:numPr>
                      </w:pPr>
                      <w:r>
                        <w:t>Search interest in a term does not</w:t>
                      </w:r>
                      <w:r w:rsidR="00795FFA">
                        <w:t xml:space="preserve"> always equate to participation. It is assumed changes in search interest are proportional to changes in human behaviour. </w:t>
                      </w:r>
                    </w:p>
                    <w:p w14:paraId="6C5D0DEB" w14:textId="0D06A1AE" w:rsidR="00AF7576" w:rsidRDefault="00A87BB4" w:rsidP="003D4497">
                      <w:pPr>
                        <w:pStyle w:val="ListParagraph"/>
                        <w:numPr>
                          <w:ilvl w:val="0"/>
                          <w:numId w:val="10"/>
                        </w:numPr>
                      </w:pPr>
                      <w:r>
                        <w:t xml:space="preserve">Results vary by search term. For example, </w:t>
                      </w:r>
                      <w:r w:rsidR="00FD6CCF">
                        <w:t>“camp” is not equivalent to “camping”.</w:t>
                      </w:r>
                    </w:p>
                    <w:p w14:paraId="527543E9" w14:textId="272FDC72" w:rsidR="00AF7576" w:rsidRDefault="00264C78" w:rsidP="003D4497">
                      <w:pPr>
                        <w:pStyle w:val="ListParagraph"/>
                        <w:numPr>
                          <w:ilvl w:val="0"/>
                          <w:numId w:val="10"/>
                        </w:numPr>
                      </w:pPr>
                      <w:r>
                        <w:t xml:space="preserve">Locational search interest does not account for mobility to other areas or use of Virtual Private Networks (VPN) disguising origin location. </w:t>
                      </w:r>
                    </w:p>
                  </w:txbxContent>
                </v:textbox>
                <w10:wrap type="topAndBottom" anchory="page"/>
              </v:shape>
            </w:pict>
          </mc:Fallback>
        </mc:AlternateContent>
      </w:r>
      <w:r w:rsidR="00A815F1">
        <w:t xml:space="preserve">There are </w:t>
      </w:r>
      <w:r w:rsidR="00C734D5">
        <w:t>multiple</w:t>
      </w:r>
      <w:r w:rsidR="00C14C44">
        <w:t xml:space="preserve"> alternative</w:t>
      </w:r>
      <w:r w:rsidR="00A815F1">
        <w:t xml:space="preserve"> data sources available to explore</w:t>
      </w:r>
      <w:r w:rsidR="00942F05">
        <w:t xml:space="preserve"> the ecological impacts of huma</w:t>
      </w:r>
      <w:r w:rsidR="00562F00">
        <w:t>ns during COVID-19</w:t>
      </w:r>
      <w:r w:rsidR="00942F05">
        <w:t xml:space="preserve">. </w:t>
      </w:r>
      <w:r w:rsidR="004562AC">
        <w:t xml:space="preserve">Most documented </w:t>
      </w:r>
      <w:r w:rsidR="00C734D5">
        <w:t>and used have been</w:t>
      </w:r>
      <w:r w:rsidR="004562AC">
        <w:t xml:space="preserve"> community science platforms</w:t>
      </w:r>
      <w:r w:rsidR="00315DE8">
        <w:t xml:space="preserve"> such as </w:t>
      </w:r>
      <w:proofErr w:type="spellStart"/>
      <w:r w:rsidR="00315DE8">
        <w:t>eBird</w:t>
      </w:r>
      <w:proofErr w:type="spellEnd"/>
      <w:r w:rsidR="00315DE8">
        <w:t xml:space="preserve"> (</w:t>
      </w:r>
      <w:hyperlink r:id="rId11" w:history="1">
        <w:r w:rsidR="00315DE8" w:rsidRPr="0080395F">
          <w:rPr>
            <w:rStyle w:val="Hyperlink"/>
          </w:rPr>
          <w:t>www.ebird.org</w:t>
        </w:r>
      </w:hyperlink>
      <w:r w:rsidR="00315DE8">
        <w:t xml:space="preserve">) or </w:t>
      </w:r>
      <w:proofErr w:type="spellStart"/>
      <w:r w:rsidR="00315DE8">
        <w:t>iNaturalist</w:t>
      </w:r>
      <w:proofErr w:type="spellEnd"/>
      <w:r w:rsidR="00315DE8">
        <w:t xml:space="preserve"> (</w:t>
      </w:r>
      <w:hyperlink r:id="rId12" w:history="1">
        <w:r w:rsidR="006959CD" w:rsidRPr="0080395F">
          <w:rPr>
            <w:rStyle w:val="Hyperlink"/>
          </w:rPr>
          <w:t>www.</w:t>
        </w:r>
        <w:r w:rsidR="000D0CE6">
          <w:rPr>
            <w:rStyle w:val="Hyperlink"/>
          </w:rPr>
          <w:t xml:space="preserve"> </w:t>
        </w:r>
        <w:r w:rsidR="006959CD" w:rsidRPr="0080395F">
          <w:rPr>
            <w:rStyle w:val="Hyperlink"/>
          </w:rPr>
          <w:t>iNaturalist.org</w:t>
        </w:r>
      </w:hyperlink>
      <w:r w:rsidR="006959CD">
        <w:t xml:space="preserve">), where everyday people input </w:t>
      </w:r>
      <w:r w:rsidR="00BB105D">
        <w:t>tens of thousands of wildlife observations from around the world</w:t>
      </w:r>
      <w:r w:rsidR="000D0CE6">
        <w:t xml:space="preserve"> </w:t>
      </w:r>
      <w:r w:rsidR="000C00C9">
        <w:fldChar w:fldCharType="begin"/>
      </w:r>
      <w:r w:rsidR="009F190A">
        <w:instrText xml:space="preserve"> ADDIN ZOTERO_ITEM CSL_CITATION {"citationID":"FHRrjiFj","properties":{"formattedCitation":"\\super 13\\nosupersub{}","plainCitation":"13","noteIndex":0},"citationItems":[{"id":1528,"uris":["http://zotero.org/users/5535725/items/3S3PKG7X"],"uri":["http://zotero.org/users/5535725/items/3S3PKG7X"],"itemData":{"id":1528,"type":"article-journal","abstract":"During the worldwide shutdown in response to the COVID-19 pandemic, many reports emerged of urban wildlife sightings. While these images garnered public interest and declarations of wildlife reclaiming cities, it is unclear whether wildlife truly reoccupied urban areas or whether there were simply increased detections of urban wildlife during this time. Here, we detail key questions and needs for monitoring wildlife during the COVID-19 shutdown and then link these with future needs and actions with the intent of improving conservation within urban ecosystems. We discuss the tools ecologists and conservation scientists can use to safely and effectively study urban wildlife during the shutdown. With a coordinated, multicity effort, researchers and community scientists can rigorously investigate the responses of wildlife to changes in human activities, which can help us address long-standing questions in urban ecology, inspire conservation of wildlife, and inform the design of sustainable cities.","container-title":"Ecosphere","DOI":"https://doi.org/10.1002/ecs2.3215","ISSN":"2150-8925","issue":"8","language":"en","note":"_eprint: https://onlinelibrary.wiley.com/doi/pdf/10.1002/ecs2.3215","page":"e03215","source":"Wiley Online Library","title":"What can we learn from wildlife sightings during the COVID-19 global shutdown?","volume":"11","author":[{"family":"Zellmer","given":"Amanda J."},{"family":"Wood","given":"Eric M."},{"family":"Surasinghe","given":"Thilina"},{"family":"Putman","given":"Breanna J."},{"family":"Pauly","given":"Gregory B."},{"family":"Magle","given":"Seth B."},{"family":"Lewis","given":"Jesse S."},{"family":"Kay","given":"Cria A. M."},{"family":"Fidino","given":"Mason"}],"issued":{"date-parts":[["2020"]]}}}],"schema":"https://github.com/citation-style-language/schema/raw/master/csl-citation.json"} </w:instrText>
      </w:r>
      <w:r w:rsidR="000C00C9">
        <w:fldChar w:fldCharType="separate"/>
      </w:r>
      <w:r w:rsidR="009F190A" w:rsidRPr="009F190A">
        <w:rPr>
          <w:rFonts w:cs="Times New Roman"/>
          <w:szCs w:val="24"/>
          <w:vertAlign w:val="superscript"/>
        </w:rPr>
        <w:t>13</w:t>
      </w:r>
      <w:r w:rsidR="000C00C9">
        <w:fldChar w:fldCharType="end"/>
      </w:r>
      <w:r w:rsidR="00BB105D">
        <w:t xml:space="preserve">. </w:t>
      </w:r>
      <w:r w:rsidR="001D372F">
        <w:t>These have mostly been useful in urban environments, where concentrations of observations are highest</w:t>
      </w:r>
      <w:r w:rsidR="00C734D5">
        <w:t xml:space="preserve"> </w:t>
      </w:r>
      <w:r w:rsidR="00C734D5">
        <w:fldChar w:fldCharType="begin"/>
      </w:r>
      <w:r w:rsidR="009F190A">
        <w:instrText xml:space="preserve"> ADDIN ZOTERO_ITEM CSL_CITATION {"citationID":"8VSmEUZd","properties":{"formattedCitation":"\\super 13\\nosupersub{}","plainCitation":"13","noteIndex":0},"citationItems":[{"id":1528,"uris":["http://zotero.org/users/5535725/items/3S3PKG7X"],"uri":["http://zotero.org/users/5535725/items/3S3PKG7X"],"itemData":{"id":1528,"type":"article-journal","abstract":"During the worldwide shutdown in response to the COVID-19 pandemic, many reports emerged of urban wildlife sightings. While these images garnered public interest and declarations of wildlife reclaiming cities, it is unclear whether wildlife truly reoccupied urban areas or whether there were simply increased detections of urban wildlife during this time. Here, we detail key questions and needs for monitoring wildlife during the COVID-19 shutdown and then link these with future needs and actions with the intent of improving conservation within urban ecosystems. We discuss the tools ecologists and conservation scientists can use to safely and effectively study urban wildlife during the shutdown. With a coordinated, multicity effort, researchers and community scientists can rigorously investigate the responses of wildlife to changes in human activities, which can help us address long-standing questions in urban ecology, inspire conservation of wildlife, and inform the design of sustainable cities.","container-title":"Ecosphere","DOI":"https://doi.org/10.1002/ecs2.3215","ISSN":"2150-8925","issue":"8","language":"en","note":"_eprint: https://onlinelibrary.wiley.com/doi/pdf/10.1002/ecs2.3215","page":"e03215","source":"Wiley Online Library","title":"What can we learn from wildlife sightings during the COVID-19 global shutdown?","volume":"11","author":[{"family":"Zellmer","given":"Amanda J."},{"family":"Wood","given":"Eric M."},{"family":"Surasinghe","given":"Thilina"},{"family":"Putman","given":"Breanna J."},{"family":"Pauly","given":"Gregory B."},{"family":"Magle","given":"Seth B."},{"family":"Lewis","given":"Jesse S."},{"family":"Kay","given":"Cria A. M."},{"family":"Fidino","given":"Mason"}],"issued":{"date-parts":[["2020"]]}}}],"schema":"https://github.com/citation-style-language/schema/raw/master/csl-citation.json"} </w:instrText>
      </w:r>
      <w:r w:rsidR="00C734D5">
        <w:fldChar w:fldCharType="separate"/>
      </w:r>
      <w:r w:rsidR="009F190A" w:rsidRPr="009F190A">
        <w:rPr>
          <w:rFonts w:cs="Times New Roman"/>
          <w:szCs w:val="24"/>
          <w:vertAlign w:val="superscript"/>
        </w:rPr>
        <w:t>13</w:t>
      </w:r>
      <w:r w:rsidR="00C734D5">
        <w:fldChar w:fldCharType="end"/>
      </w:r>
      <w:r w:rsidR="001D372F">
        <w:t xml:space="preserve">. </w:t>
      </w:r>
      <w:r w:rsidR="005846E6">
        <w:t xml:space="preserve">However, because these platforms require active participation, </w:t>
      </w:r>
      <w:r w:rsidR="00A21FCE">
        <w:t xml:space="preserve">they present some logistical issues in their usage outside of heavily </w:t>
      </w:r>
      <w:r w:rsidR="00A21FCE">
        <w:t xml:space="preserve">populated urban areas and present no information on recreation activities. </w:t>
      </w:r>
    </w:p>
    <w:p w14:paraId="42D5624E" w14:textId="6F397787" w:rsidR="00A21FCE" w:rsidRDefault="005D40C0" w:rsidP="003D4497">
      <w:r>
        <w:t xml:space="preserve">An evolving approach that has been used to examine human recreation </w:t>
      </w:r>
      <w:r w:rsidR="00BE6109">
        <w:t>has been with Google (</w:t>
      </w:r>
      <w:hyperlink r:id="rId13" w:history="1">
        <w:r w:rsidR="00BE6109" w:rsidRPr="0080395F">
          <w:rPr>
            <w:rStyle w:val="Hyperlink"/>
          </w:rPr>
          <w:t>www.google.com</w:t>
        </w:r>
      </w:hyperlink>
      <w:r w:rsidR="00BE6109">
        <w:t>) data</w:t>
      </w:r>
      <w:r w:rsidR="00026C7B">
        <w:t xml:space="preserve"> </w:t>
      </w:r>
      <w:r w:rsidR="00026C7B">
        <w:fldChar w:fldCharType="begin"/>
      </w:r>
      <w:r w:rsidR="00026C7B">
        <w:instrText xml:space="preserve"> ADDIN ZOTERO_ITEM CSL_CITATION {"citationID":"5ENzKg7s","properties":{"formattedCitation":"\\super 5,6\\nosupersub{}","plainCitation":"5,6","noteIndex":0},"citationItems":[{"id":1132,"uris":["http://zotero.org/users/5535725/items/UBKSWUID"],"uri":["http://zotero.org/users/5535725/items/UBKSWUID"],"itemData":{"id":1132,"type":"article-journal","container-title":"Frontiers in Ecology and the Environment","DOI":"10.1002/fee.2230","ISSN":"1540-9309","issue":"6","language":"en","note":"_eprint: https://onlinelibrary.wiley.com/doi/pdf/10.1002/fee.2230","page":"318-319","source":"Wiley Online Library","title":"COVID-19 crisis demonstrates the urgent need for urban greenspaces","volume":"18","author":[{"family":"Kleinschroth","given":"Fritz"},{"family":"Kowarik","given":"Ingo"}],"issued":{"date-parts":[["2020"]]}}},{"id":1136,"uris":["http://zotero.org/users/5535725/items/FJCTR9Q6"],"uri":["http://zotero.org/users/5535725/items/FJCTR9Q6"],"itemData":{"id":1136,"type":"article-journal","container-title":"Scandinavian Journal of Medicine &amp; Science in Sports","DOI":"10.1111/sms.13706","ISSN":"0905-7188, 1600-0838","issue":"8","journalAbbreviation":"Scand J Med Sci Sports","language":"en","page":"1544-1545","source":"DOI.org (Crossref)","title":"(Indoor) isolation, stress, and physical inactivity: Vicious circles accelerated by COVID</w:instrText>
      </w:r>
      <w:r w:rsidR="00026C7B">
        <w:rPr>
          <w:rFonts w:ascii="Cambria Math" w:hAnsi="Cambria Math" w:cs="Cambria Math"/>
        </w:rPr>
        <w:instrText>‐</w:instrText>
      </w:r>
      <w:r w:rsidR="00026C7B">
        <w:instrText xml:space="preserve">19?","title-short":"(Indoor) isolation, stress, and physical inactivity","volume":"30","author":[{"family":"Burtscher","given":"Johannes"},{"family":"Burtscher","given":"Martin"},{"family":"Millet","given":"Grégoire P."}],"issued":{"date-parts":[["2020",8]]}}}],"schema":"https://github.com/citation-style-language/schema/raw/master/csl-citation.json"} </w:instrText>
      </w:r>
      <w:r w:rsidR="00026C7B">
        <w:fldChar w:fldCharType="separate"/>
      </w:r>
      <w:r w:rsidR="00026C7B" w:rsidRPr="00026C7B">
        <w:rPr>
          <w:rFonts w:cs="Times New Roman"/>
          <w:szCs w:val="24"/>
          <w:vertAlign w:val="superscript"/>
        </w:rPr>
        <w:t>5,6</w:t>
      </w:r>
      <w:r w:rsidR="00026C7B">
        <w:fldChar w:fldCharType="end"/>
      </w:r>
      <w:r w:rsidR="00BE6109">
        <w:t xml:space="preserve">. Because Google is so widely </w:t>
      </w:r>
      <w:r w:rsidR="00E17586">
        <w:t>used</w:t>
      </w:r>
      <w:r w:rsidR="00BE6109">
        <w:t xml:space="preserve"> </w:t>
      </w:r>
      <w:r w:rsidR="002A34A4">
        <w:t xml:space="preserve">and is constantly gathering new information from </w:t>
      </w:r>
      <w:r w:rsidR="00026C7B">
        <w:t>human</w:t>
      </w:r>
      <w:r w:rsidR="002A34A4">
        <w:t xml:space="preserve"> movement and internet usage, it presents a wealth of </w:t>
      </w:r>
      <w:r w:rsidR="00AE6E17">
        <w:t xml:space="preserve">untapped knowledge related to recreation and conservation areas. </w:t>
      </w:r>
    </w:p>
    <w:p w14:paraId="6D38A72B" w14:textId="28DF0BD8" w:rsidR="00D0021C" w:rsidRDefault="00E1392A" w:rsidP="003D4497">
      <w:r>
        <w:t xml:space="preserve">Two Google data sources have been cited as useful in </w:t>
      </w:r>
      <w:r w:rsidR="00B012F7">
        <w:t>examining</w:t>
      </w:r>
      <w:r>
        <w:t xml:space="preserve"> human recreation</w:t>
      </w:r>
      <w:r w:rsidR="000F6741">
        <w:t xml:space="preserve"> </w:t>
      </w:r>
      <w:r w:rsidR="000F6741">
        <w:fldChar w:fldCharType="begin"/>
      </w:r>
      <w:r w:rsidR="000F6741">
        <w:instrText xml:space="preserve"> ADDIN ZOTERO_ITEM CSL_CITATION {"citationID":"lxvhnXpx","properties":{"formattedCitation":"\\super 5,6\\nosupersub{}","plainCitation":"5,6","noteIndex":0},"citationItems":[{"id":1132,"uris":["http://zotero.org/users/5535725/items/UBKSWUID"],"uri":["http://zotero.org/users/5535725/items/UBKSWUID"],"itemData":{"id":1132,"type":"article-journal","container-title":"Frontiers in Ecology and the Environment","DOI":"10.1002/fee.2230","ISSN":"1540-9309","issue":"6","language":"en","note":"_eprint: https://onlinelibrary.wiley.com/doi/pdf/10.1002/fee.2230","page":"318-319","source":"Wiley Online Library","title":"COVID-19 crisis demonstrates the urgent need for urban greenspaces","volume":"18","author":[{"family":"Kleinschroth","given":"Fritz"},{"family":"Kowarik","given":"Ingo"}],"issued":{"date-parts":[["2020"]]}}},{"id":1136,"uris":["http://zotero.org/users/5535725/items/FJCTR9Q6"],"uri":["http://zotero.org/users/5535725/items/FJCTR9Q6"],"itemData":{"id":1136,"type":"article-journal","container-title":"Scandinavian Journal of Medicine &amp; Science in Sports","DOI":"10.1111/sms.13706","ISSN":"0905-7188, 1600-0838","issue":"8","journalAbbreviation":"Scand J Med Sci Sports","language":"en","page":"1544-1545","source":"DOI.org (Crossref)","title":"(Indoor) isolation, stress, and physical inactivity: Vicious circles accelerated by COVID</w:instrText>
      </w:r>
      <w:r w:rsidR="000F6741">
        <w:rPr>
          <w:rFonts w:ascii="Cambria Math" w:hAnsi="Cambria Math" w:cs="Cambria Math"/>
        </w:rPr>
        <w:instrText>‐</w:instrText>
      </w:r>
      <w:r w:rsidR="000F6741">
        <w:instrText xml:space="preserve">19?","title-short":"(Indoor) isolation, stress, and physical inactivity","volume":"30","author":[{"family":"Burtscher","given":"Johannes"},{"family":"Burtscher","given":"Martin"},{"family":"Millet","given":"Grégoire P."}],"issued":{"date-parts":[["2020",8]]}}}],"schema":"https://github.com/citation-style-language/schema/raw/master/csl-citation.json"} </w:instrText>
      </w:r>
      <w:r w:rsidR="000F6741">
        <w:fldChar w:fldCharType="separate"/>
      </w:r>
      <w:r w:rsidR="000F6741" w:rsidRPr="000F6741">
        <w:rPr>
          <w:rFonts w:cs="Times New Roman"/>
          <w:szCs w:val="24"/>
          <w:vertAlign w:val="superscript"/>
        </w:rPr>
        <w:t>5,6</w:t>
      </w:r>
      <w:r w:rsidR="000F6741">
        <w:fldChar w:fldCharType="end"/>
      </w:r>
      <w:r>
        <w:t xml:space="preserve">. </w:t>
      </w:r>
      <w:r w:rsidR="00C74C77">
        <w:t xml:space="preserve">The </w:t>
      </w:r>
      <w:r w:rsidR="00C74C77" w:rsidRPr="000B670C">
        <w:rPr>
          <w:b/>
          <w:bCs/>
        </w:rPr>
        <w:t>Google COVID-19 Community Mobility Reports</w:t>
      </w:r>
      <w:r w:rsidR="00C74C77">
        <w:t xml:space="preserve"> (</w:t>
      </w:r>
      <w:hyperlink r:id="rId14" w:history="1">
        <w:r w:rsidR="00F848A9" w:rsidRPr="0080395F">
          <w:rPr>
            <w:rStyle w:val="Hyperlink"/>
          </w:rPr>
          <w:t>www.google.com/ covid19/mobility/</w:t>
        </w:r>
      </w:hyperlink>
      <w:r w:rsidR="008E631E">
        <w:t xml:space="preserve">) </w:t>
      </w:r>
      <w:r w:rsidR="00F848A9">
        <w:t xml:space="preserve">are designed to provide public health workers with information regarding human movement patterns to assist with COVID-19 planning. </w:t>
      </w:r>
      <w:r w:rsidR="00DE732B">
        <w:t xml:space="preserve">It takes data from all phones with the ‘Location History’ setting ‘on’ and </w:t>
      </w:r>
      <w:r w:rsidR="00704E02">
        <w:t xml:space="preserve">presents travel to various categorical location types </w:t>
      </w:r>
      <w:r w:rsidR="000B670C">
        <w:t xml:space="preserve">as a percentage relative to </w:t>
      </w:r>
      <w:r w:rsidR="002B2518">
        <w:t xml:space="preserve">the same day of the week in </w:t>
      </w:r>
      <w:r w:rsidR="00252473">
        <w:t xml:space="preserve">a </w:t>
      </w:r>
      <w:r w:rsidR="000B670C">
        <w:t xml:space="preserve">pre-COVID </w:t>
      </w:r>
      <w:r w:rsidR="00252473">
        <w:t>week</w:t>
      </w:r>
      <w:r w:rsidR="000B670C">
        <w:t xml:space="preserve"> (</w:t>
      </w:r>
      <w:r w:rsidR="005E47DF">
        <w:t xml:space="preserve">the median of </w:t>
      </w:r>
      <w:r w:rsidR="000B670C">
        <w:t>January 2020).</w:t>
      </w:r>
      <w:r w:rsidR="00807636">
        <w:t xml:space="preserve"> </w:t>
      </w:r>
      <w:r w:rsidR="002B2518">
        <w:t>Only data points with sufficient information to ensure anonymity of any individual person are presented. Data not considered to preserve anon</w:t>
      </w:r>
      <w:r w:rsidR="00FA0114">
        <w:t xml:space="preserve">ymity are presented as blanks. </w:t>
      </w:r>
      <w:r w:rsidR="00D10BB3">
        <w:t xml:space="preserve">In this way, </w:t>
      </w:r>
      <w:r w:rsidR="005E47DF">
        <w:t xml:space="preserve">increases of 100% represent a </w:t>
      </w:r>
      <w:r w:rsidR="005E47DF">
        <w:lastRenderedPageBreak/>
        <w:t xml:space="preserve">doubling in travel to </w:t>
      </w:r>
      <w:r w:rsidR="004B494B">
        <w:t xml:space="preserve">a given category </w:t>
      </w:r>
      <w:r w:rsidR="005E47DF">
        <w:t xml:space="preserve">relative to January 2020. </w:t>
      </w:r>
      <w:r w:rsidR="00807636">
        <w:t xml:space="preserve">The </w:t>
      </w:r>
      <w:r w:rsidR="000B670C">
        <w:t xml:space="preserve">categories include </w:t>
      </w:r>
      <w:r w:rsidR="00D52015">
        <w:t>the broad t</w:t>
      </w:r>
      <w:r w:rsidR="00807636">
        <w:t>erm</w:t>
      </w:r>
      <w:r w:rsidR="00D52015">
        <w:t xml:space="preserve"> ‘Parks’, which includes urban greenspaces, national parks, provincial parks, and </w:t>
      </w:r>
      <w:r w:rsidR="00DC5C59">
        <w:t>more</w:t>
      </w:r>
      <w:r w:rsidR="00354075">
        <w:t xml:space="preserve">. Analysis of this category in different </w:t>
      </w:r>
      <w:r w:rsidR="00354075">
        <w:rPr>
          <w:b/>
          <w:bCs/>
        </w:rPr>
        <w:t xml:space="preserve">jurisdictions </w:t>
      </w:r>
      <w:r w:rsidR="00354075">
        <w:t xml:space="preserve">can </w:t>
      </w:r>
      <w:r w:rsidR="00552502">
        <w:t>be used to elucidate where travel to ‘parks’ has increased in comparison to other areas</w:t>
      </w:r>
      <w:r w:rsidR="00B000F8">
        <w:t xml:space="preserve"> </w:t>
      </w:r>
      <w:r w:rsidR="00B000F8">
        <w:fldChar w:fldCharType="begin"/>
      </w:r>
      <w:r w:rsidR="00B000F8">
        <w:instrText xml:space="preserve"> ADDIN ZOTERO_ITEM CSL_CITATION {"citationID":"dchKuyMv","properties":{"formattedCitation":"\\super 6\\nosupersub{}","plainCitation":"6","noteIndex":0},"citationItems":[{"id":1136,"uris":["http://zotero.org/users/5535725/items/FJCTR9Q6"],"uri":["http://zotero.org/users/5535725/items/FJCTR9Q6"],"itemData":{"id":1136,"type":"article-journal","container-title":"Scandinavian Journal of Medicine &amp; Science in Sports","DOI":"10.1111/sms.13706","ISSN":"0905-7188, 1600-0838","issue":"8","journalAbbreviation":"Scand J Med Sci Sports","language":"en","page":"1544-1545","source":"DOI.org (Crossref)","title":"(Indoor) isolation, stress, and physical inactivity: Vicious circles accelerated by COVID</w:instrText>
      </w:r>
      <w:r w:rsidR="00B000F8">
        <w:rPr>
          <w:rFonts w:ascii="Cambria Math" w:hAnsi="Cambria Math" w:cs="Cambria Math"/>
        </w:rPr>
        <w:instrText>‐</w:instrText>
      </w:r>
      <w:r w:rsidR="00B000F8">
        <w:instrText xml:space="preserve">19?","title-short":"(Indoor) isolation, stress, and physical inactivity","volume":"30","author":[{"family":"Burtscher","given":"Johannes"},{"family":"Burtscher","given":"Martin"},{"family":"Millet","given":"Grégoire P."}],"issued":{"date-parts":[["2020",8]]}}}],"schema":"https://github.com/citation-style-language/schema/raw/master/csl-citation.json"} </w:instrText>
      </w:r>
      <w:r w:rsidR="00B000F8">
        <w:fldChar w:fldCharType="separate"/>
      </w:r>
      <w:r w:rsidR="00B000F8" w:rsidRPr="00B000F8">
        <w:rPr>
          <w:rFonts w:cs="Times New Roman"/>
          <w:szCs w:val="24"/>
          <w:vertAlign w:val="superscript"/>
        </w:rPr>
        <w:t>6</w:t>
      </w:r>
      <w:r w:rsidR="00B000F8">
        <w:fldChar w:fldCharType="end"/>
      </w:r>
      <w:r w:rsidR="00552502">
        <w:t xml:space="preserve">. </w:t>
      </w:r>
    </w:p>
    <w:p w14:paraId="4C8D1E96" w14:textId="14AB2666" w:rsidR="00D0021C" w:rsidRDefault="00D0021C" w:rsidP="003D4497">
      <w:r>
        <w:t xml:space="preserve">The second Google data source </w:t>
      </w:r>
      <w:r w:rsidR="000F6741">
        <w:t xml:space="preserve">previously used </w:t>
      </w:r>
      <w:r>
        <w:t xml:space="preserve">for examining recreation </w:t>
      </w:r>
      <w:r w:rsidR="005E033B">
        <w:t xml:space="preserve">in response to COVID-19 </w:t>
      </w:r>
      <w:r>
        <w:t xml:space="preserve">is </w:t>
      </w:r>
      <w:r w:rsidR="000F6741">
        <w:rPr>
          <w:b/>
          <w:bCs/>
        </w:rPr>
        <w:t>Google Trends</w:t>
      </w:r>
      <w:r w:rsidR="005E033B">
        <w:rPr>
          <w:b/>
          <w:bCs/>
        </w:rPr>
        <w:t xml:space="preserve"> </w:t>
      </w:r>
      <w:r w:rsidR="005E033B">
        <w:t>(</w:t>
      </w:r>
      <w:hyperlink r:id="rId15" w:history="1">
        <w:r w:rsidR="005E033B" w:rsidRPr="0080395F">
          <w:rPr>
            <w:rStyle w:val="Hyperlink"/>
          </w:rPr>
          <w:t>www.google.com/trends</w:t>
        </w:r>
      </w:hyperlink>
      <w:r w:rsidR="005E033B">
        <w:t xml:space="preserve">). </w:t>
      </w:r>
      <w:r w:rsidR="003D37E7">
        <w:t xml:space="preserve">This source provides a platform </w:t>
      </w:r>
      <w:r w:rsidR="00A148B1">
        <w:t>to search t</w:t>
      </w:r>
      <w:r w:rsidR="003D37E7">
        <w:t xml:space="preserve">he relative interest in any </w:t>
      </w:r>
      <w:r w:rsidR="009C7020">
        <w:t>term searched through the Google search engine</w:t>
      </w:r>
      <w:r w:rsidR="007B1130">
        <w:t xml:space="preserve"> in any</w:t>
      </w:r>
      <w:r w:rsidR="004B494B">
        <w:t xml:space="preserve"> custom</w:t>
      </w:r>
      <w:r w:rsidR="007B1130">
        <w:t xml:space="preserve"> time period from the present dating back to 2004. </w:t>
      </w:r>
      <w:r w:rsidR="000E4E1A">
        <w:t xml:space="preserve">This information is presented </w:t>
      </w:r>
      <w:r w:rsidR="00D10BB3">
        <w:t xml:space="preserve">as </w:t>
      </w:r>
      <w:r w:rsidR="00023B68">
        <w:t xml:space="preserve">a daily </w:t>
      </w:r>
      <w:r w:rsidR="00D10BB3">
        <w:t xml:space="preserve">percentage relative to the most popular time in the period, which will always be 100%. </w:t>
      </w:r>
      <w:r w:rsidR="004C742C">
        <w:t xml:space="preserve">By analyzing terms that are related to recreation activities </w:t>
      </w:r>
      <w:r w:rsidR="000E4E1A">
        <w:t>or conservation area types, the relative interest in either can be determined at different points in time</w:t>
      </w:r>
      <w:r w:rsidR="004B494B">
        <w:t xml:space="preserve"> </w:t>
      </w:r>
      <w:r w:rsidR="004B494B">
        <w:fldChar w:fldCharType="begin"/>
      </w:r>
      <w:r w:rsidR="004B494B">
        <w:instrText xml:space="preserve"> ADDIN ZOTERO_ITEM CSL_CITATION {"citationID":"dfotFth3","properties":{"formattedCitation":"\\super 5\\nosupersub{}","plainCitation":"5","noteIndex":0},"citationItems":[{"id":1132,"uris":["http://zotero.org/users/5535725/items/UBKSWUID"],"uri":["http://zotero.org/users/5535725/items/UBKSWUID"],"itemData":{"id":1132,"type":"article-journal","container-title":"Frontiers in Ecology and the Environment","DOI":"10.1002/fee.2230","ISSN":"1540-9309","issue":"6","language":"en","note":"_eprint: https://onlinelibrary.wiley.com/doi/pdf/10.1002/fee.2230","page":"318-319","source":"Wiley Online Library","title":"COVID-19 crisis demonstrates the urgent need for urban greenspaces","volume":"18","author":[{"family":"Kleinschroth","given":"Fritz"},{"family":"Kowarik","given":"Ingo"}],"issued":{"date-parts":[["2020"]]}}}],"schema":"https://github.com/citation-style-language/schema/raw/master/csl-citation.json"} </w:instrText>
      </w:r>
      <w:r w:rsidR="004B494B">
        <w:fldChar w:fldCharType="separate"/>
      </w:r>
      <w:r w:rsidR="004B494B" w:rsidRPr="004B494B">
        <w:rPr>
          <w:rFonts w:cs="Times New Roman"/>
          <w:szCs w:val="24"/>
          <w:vertAlign w:val="superscript"/>
        </w:rPr>
        <w:t>5</w:t>
      </w:r>
      <w:r w:rsidR="004B494B">
        <w:fldChar w:fldCharType="end"/>
      </w:r>
      <w:r w:rsidR="000E4E1A">
        <w:t xml:space="preserve">. </w:t>
      </w:r>
      <w:r w:rsidR="00F617DA">
        <w:t>This information can</w:t>
      </w:r>
      <w:r w:rsidR="00CF62AD">
        <w:t xml:space="preserve"> </w:t>
      </w:r>
      <w:r w:rsidR="00023B68">
        <w:t xml:space="preserve">also be used at different jurisdictional scales to </w:t>
      </w:r>
      <w:r w:rsidR="002839C7">
        <w:t xml:space="preserve">compare how interest in different recreation activities or conservation area </w:t>
      </w:r>
      <w:r w:rsidR="0064302C">
        <w:t>types has changed through time</w:t>
      </w:r>
      <w:r w:rsidR="00ED7AB4">
        <w:t xml:space="preserve"> in different places</w:t>
      </w:r>
      <w:r w:rsidR="0064302C">
        <w:t xml:space="preserve">. </w:t>
      </w:r>
    </w:p>
    <w:p w14:paraId="2A2FC674" w14:textId="55DBED71" w:rsidR="0064302C" w:rsidRPr="005E033B" w:rsidRDefault="00E4515E" w:rsidP="003D4497">
      <w:r>
        <w:rPr>
          <w:noProof/>
        </w:rPr>
        <mc:AlternateContent>
          <mc:Choice Requires="wps">
            <w:drawing>
              <wp:anchor distT="45720" distB="45720" distL="114300" distR="114300" simplePos="0" relativeHeight="251667456" behindDoc="0" locked="0" layoutInCell="1" allowOverlap="1" wp14:anchorId="4DBFF2EE" wp14:editId="5A9BF9B1">
                <wp:simplePos x="0" y="0"/>
                <wp:positionH relativeFrom="column">
                  <wp:posOffset>3619500</wp:posOffset>
                </wp:positionH>
                <wp:positionV relativeFrom="page">
                  <wp:posOffset>638175</wp:posOffset>
                </wp:positionV>
                <wp:extent cx="3239770" cy="5496560"/>
                <wp:effectExtent l="0" t="0" r="0" b="8890"/>
                <wp:wrapTopAndBottom/>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5496560"/>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2700000" scaled="1"/>
                        </a:gradFill>
                        <a:ln w="9525">
                          <a:noFill/>
                          <a:miter lim="800000"/>
                          <a:headEnd/>
                          <a:tailEnd/>
                        </a:ln>
                      </wps:spPr>
                      <wps:txbx>
                        <w:txbxContent>
                          <w:p w14:paraId="3E7702AC" w14:textId="77777777" w:rsidR="00D4492F" w:rsidRDefault="00D4492F" w:rsidP="008F436E">
                            <w:pPr>
                              <w:jc w:val="center"/>
                              <w:rPr>
                                <w:rStyle w:val="SubtleEmphasis"/>
                                <w:i w:val="0"/>
                                <w:iCs w:val="0"/>
                              </w:rPr>
                            </w:pPr>
                            <w:r>
                              <w:rPr>
                                <w:noProof/>
                              </w:rPr>
                              <w:drawing>
                                <wp:inline distT="0" distB="0" distL="0" distR="0" wp14:anchorId="472A8AD4" wp14:editId="461CC32D">
                                  <wp:extent cx="2905125" cy="207708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76AE68A2" w14:textId="77777777" w:rsidR="00D4492F" w:rsidRDefault="00D4492F" w:rsidP="008F436E">
                            <w:pPr>
                              <w:jc w:val="center"/>
                              <w:rPr>
                                <w:rStyle w:val="SubtleEmphasis"/>
                                <w:i w:val="0"/>
                                <w:iCs w:val="0"/>
                              </w:rPr>
                            </w:pPr>
                            <w:r>
                              <w:rPr>
                                <w:noProof/>
                              </w:rPr>
                              <w:drawing>
                                <wp:inline distT="0" distB="0" distL="0" distR="0" wp14:anchorId="58787F38" wp14:editId="21B57A70">
                                  <wp:extent cx="2905125" cy="2077085"/>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1BF0FB20" w14:textId="52DEA8CB" w:rsidR="00D4492F" w:rsidRPr="008E6991" w:rsidRDefault="00D4492F" w:rsidP="003D4497">
                            <w:pPr>
                              <w:rPr>
                                <w:rStyle w:val="SubtleEmphasis"/>
                              </w:rPr>
                            </w:pPr>
                            <w:r w:rsidRPr="00F15EAC">
                              <w:rPr>
                                <w:rStyle w:val="SubtleEmphasis"/>
                                <w:b/>
                                <w:bCs/>
                              </w:rPr>
                              <w:t>Figure 1:</w:t>
                            </w:r>
                            <w:r>
                              <w:rPr>
                                <w:rStyle w:val="SubtleEmphasis"/>
                              </w:rPr>
                              <w:t xml:space="preserve"> Google COVID-19 Community Mobility Report results for travel to ‘Parks’ averaged across all of Canada and in Canmore, Alberta. Travel i</w:t>
                            </w:r>
                            <w:r w:rsidR="008E141F">
                              <w:rPr>
                                <w:rStyle w:val="SubtleEmphasis"/>
                              </w:rPr>
                              <w:t>s</w:t>
                            </w:r>
                            <w:r>
                              <w:rPr>
                                <w:rStyle w:val="SubtleEmphasis"/>
                              </w:rPr>
                              <w:t xml:space="preserve"> shown throughout 2020 as a percentage relative to January 2020. Blue lines show trends. </w:t>
                            </w:r>
                            <w:r w:rsidR="002C03E5">
                              <w:rPr>
                                <w:rStyle w:val="SubtleEmphasis"/>
                              </w:rPr>
                              <w:t>In summer 2020</w:t>
                            </w:r>
                            <w:r>
                              <w:rPr>
                                <w:rStyle w:val="SubtleEmphasis"/>
                              </w:rPr>
                              <w:t xml:space="preserve">, travel to parks increased by </w:t>
                            </w:r>
                            <w:r w:rsidR="00663355">
                              <w:rPr>
                                <w:rStyle w:val="SubtleEmphasis"/>
                              </w:rPr>
                              <w:t>~</w:t>
                            </w:r>
                            <w:r w:rsidR="002C03E5">
                              <w:rPr>
                                <w:rStyle w:val="SubtleEmphasis"/>
                              </w:rPr>
                              <w:t>150%</w:t>
                            </w:r>
                            <w:r w:rsidR="0015709F">
                              <w:rPr>
                                <w:rStyle w:val="SubtleEmphasis"/>
                              </w:rPr>
                              <w:t xml:space="preserve"> </w:t>
                            </w:r>
                            <w:r w:rsidR="004A33CF">
                              <w:rPr>
                                <w:rStyle w:val="SubtleEmphasis"/>
                              </w:rPr>
                              <w:t>a</w:t>
                            </w:r>
                            <w:r w:rsidR="0015709F">
                              <w:rPr>
                                <w:rStyle w:val="SubtleEmphasis"/>
                              </w:rPr>
                              <w:t>cross Canada</w:t>
                            </w:r>
                            <w:r w:rsidR="002C03E5">
                              <w:rPr>
                                <w:rStyle w:val="SubtleEmphasis"/>
                              </w:rPr>
                              <w:t>. In Canmore</w:t>
                            </w:r>
                            <w:r w:rsidR="0015709F">
                              <w:rPr>
                                <w:rStyle w:val="SubtleEmphasis"/>
                              </w:rPr>
                              <w:t xml:space="preserve"> specifically</w:t>
                            </w:r>
                            <w:r w:rsidR="002C03E5">
                              <w:rPr>
                                <w:rStyle w:val="SubtleEmphasis"/>
                              </w:rPr>
                              <w:t xml:space="preserve">, travel to parks increased by </w:t>
                            </w:r>
                            <w:r w:rsidR="00663355">
                              <w:rPr>
                                <w:rStyle w:val="SubtleEmphasis"/>
                              </w:rPr>
                              <w:t>~</w:t>
                            </w:r>
                            <w:r w:rsidR="002C03E5">
                              <w:rPr>
                                <w:rStyle w:val="SubtleEmphasis"/>
                              </w:rPr>
                              <w:t>350%</w:t>
                            </w:r>
                            <w:r w:rsidR="00502CA6">
                              <w:rPr>
                                <w:rStyle w:val="SubtleEmphasis"/>
                              </w:rPr>
                              <w:t xml:space="preserve">. </w:t>
                            </w:r>
                          </w:p>
                          <w:p w14:paraId="06DEC03D" w14:textId="77777777" w:rsidR="00D4492F" w:rsidRPr="00730342" w:rsidRDefault="00D4492F" w:rsidP="003D4497">
                            <w:pPr>
                              <w:rPr>
                                <w:rStyle w:val="SubtleEmphasis"/>
                                <w:i w:val="0"/>
                                <w:iCs w:val="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BFF2EE" id="_x0000_s1029" type="#_x0000_t202" style="position:absolute;margin-left:285pt;margin-top:50.25pt;width:255.1pt;height:432.8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" fillcolor="#f6f8fc [180]" stroked="f">
                <v:fill color2="#c7d4ed [980]" angle="45" colors="0 #f6f8fc;48497f #abc0e4;54395f #abc0e4;1 #c7d5ed" focus="100%" type="gradient"/>
                <v:textbox>
                  <w:txbxContent>
                    <w:p w14:paraId="3E7702AC" w14:textId="77777777" w:rsidR="00D4492F" w:rsidRDefault="00D4492F" w:rsidP="008F436E">
                      <w:pPr>
                        <w:jc w:val="center"/>
                        <w:rPr>
                          <w:rStyle w:val="SubtleEmphasis"/>
                          <w:i w:val="0"/>
                          <w:iCs w:val="0"/>
                        </w:rPr>
                      </w:pPr>
                      <w:r>
                        <w:rPr>
                          <w:noProof/>
                        </w:rPr>
                        <w:drawing>
                          <wp:inline distT="0" distB="0" distL="0" distR="0" wp14:anchorId="472A8AD4" wp14:editId="461CC32D">
                            <wp:extent cx="2905125" cy="2077085"/>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76AE68A2" w14:textId="77777777" w:rsidR="00D4492F" w:rsidRDefault="00D4492F" w:rsidP="008F436E">
                      <w:pPr>
                        <w:jc w:val="center"/>
                        <w:rPr>
                          <w:rStyle w:val="SubtleEmphasis"/>
                          <w:i w:val="0"/>
                          <w:iCs w:val="0"/>
                        </w:rPr>
                      </w:pPr>
                      <w:r>
                        <w:rPr>
                          <w:noProof/>
                        </w:rPr>
                        <w:drawing>
                          <wp:inline distT="0" distB="0" distL="0" distR="0" wp14:anchorId="58787F38" wp14:editId="21B57A70">
                            <wp:extent cx="2905125" cy="2077085"/>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1BF0FB20" w14:textId="52DEA8CB" w:rsidR="00D4492F" w:rsidRPr="008E6991" w:rsidRDefault="00D4492F" w:rsidP="003D4497">
                      <w:pPr>
                        <w:rPr>
                          <w:rStyle w:val="SubtleEmphasis"/>
                        </w:rPr>
                      </w:pPr>
                      <w:r w:rsidRPr="00F15EAC">
                        <w:rPr>
                          <w:rStyle w:val="SubtleEmphasis"/>
                          <w:b/>
                          <w:bCs/>
                        </w:rPr>
                        <w:t>Figure 1:</w:t>
                      </w:r>
                      <w:r>
                        <w:rPr>
                          <w:rStyle w:val="SubtleEmphasis"/>
                        </w:rPr>
                        <w:t xml:space="preserve"> Google COVID-19 Community Mobility Report results for travel to ‘Parks’ averaged across all of Canada and in Canmore, Alberta. Travel i</w:t>
                      </w:r>
                      <w:r w:rsidR="008E141F">
                        <w:rPr>
                          <w:rStyle w:val="SubtleEmphasis"/>
                        </w:rPr>
                        <w:t>s</w:t>
                      </w:r>
                      <w:r>
                        <w:rPr>
                          <w:rStyle w:val="SubtleEmphasis"/>
                        </w:rPr>
                        <w:t xml:space="preserve"> shown throughout 2020 as a percentage relative to January 2020. Blue lines show trends. </w:t>
                      </w:r>
                      <w:r w:rsidR="002C03E5">
                        <w:rPr>
                          <w:rStyle w:val="SubtleEmphasis"/>
                        </w:rPr>
                        <w:t>In summer 2020</w:t>
                      </w:r>
                      <w:r>
                        <w:rPr>
                          <w:rStyle w:val="SubtleEmphasis"/>
                        </w:rPr>
                        <w:t xml:space="preserve">, travel to parks increased by </w:t>
                      </w:r>
                      <w:r w:rsidR="00663355">
                        <w:rPr>
                          <w:rStyle w:val="SubtleEmphasis"/>
                        </w:rPr>
                        <w:t>~</w:t>
                      </w:r>
                      <w:r w:rsidR="002C03E5">
                        <w:rPr>
                          <w:rStyle w:val="SubtleEmphasis"/>
                        </w:rPr>
                        <w:t>150%</w:t>
                      </w:r>
                      <w:r w:rsidR="0015709F">
                        <w:rPr>
                          <w:rStyle w:val="SubtleEmphasis"/>
                        </w:rPr>
                        <w:t xml:space="preserve"> </w:t>
                      </w:r>
                      <w:r w:rsidR="004A33CF">
                        <w:rPr>
                          <w:rStyle w:val="SubtleEmphasis"/>
                        </w:rPr>
                        <w:t>a</w:t>
                      </w:r>
                      <w:r w:rsidR="0015709F">
                        <w:rPr>
                          <w:rStyle w:val="SubtleEmphasis"/>
                        </w:rPr>
                        <w:t>cross Canada</w:t>
                      </w:r>
                      <w:r w:rsidR="002C03E5">
                        <w:rPr>
                          <w:rStyle w:val="SubtleEmphasis"/>
                        </w:rPr>
                        <w:t>. In Canmore</w:t>
                      </w:r>
                      <w:r w:rsidR="0015709F">
                        <w:rPr>
                          <w:rStyle w:val="SubtleEmphasis"/>
                        </w:rPr>
                        <w:t xml:space="preserve"> specifically</w:t>
                      </w:r>
                      <w:r w:rsidR="002C03E5">
                        <w:rPr>
                          <w:rStyle w:val="SubtleEmphasis"/>
                        </w:rPr>
                        <w:t xml:space="preserve">, travel to parks increased by </w:t>
                      </w:r>
                      <w:r w:rsidR="00663355">
                        <w:rPr>
                          <w:rStyle w:val="SubtleEmphasis"/>
                        </w:rPr>
                        <w:t>~</w:t>
                      </w:r>
                      <w:r w:rsidR="002C03E5">
                        <w:rPr>
                          <w:rStyle w:val="SubtleEmphasis"/>
                        </w:rPr>
                        <w:t>350%</w:t>
                      </w:r>
                      <w:r w:rsidR="00502CA6">
                        <w:rPr>
                          <w:rStyle w:val="SubtleEmphasis"/>
                        </w:rPr>
                        <w:t xml:space="preserve">. </w:t>
                      </w:r>
                    </w:p>
                    <w:p w14:paraId="06DEC03D" w14:textId="77777777" w:rsidR="00D4492F" w:rsidRPr="00730342" w:rsidRDefault="00D4492F" w:rsidP="003D4497">
                      <w:pPr>
                        <w:rPr>
                          <w:rStyle w:val="SubtleEmphasis"/>
                          <w:i w:val="0"/>
                          <w:iCs w:val="0"/>
                        </w:rPr>
                      </w:pPr>
                    </w:p>
                  </w:txbxContent>
                </v:textbox>
                <w10:wrap type="topAndBottom" anchory="page"/>
              </v:shape>
            </w:pict>
          </mc:Fallback>
        </mc:AlternateContent>
      </w:r>
      <w:r w:rsidR="0064302C">
        <w:t xml:space="preserve">These two data sources present vast untapped potential to produce baselines </w:t>
      </w:r>
      <w:r w:rsidR="00787D06">
        <w:t xml:space="preserve">of recreation activity </w:t>
      </w:r>
      <w:r w:rsidR="003B5F8E">
        <w:t xml:space="preserve">in conservation areas </w:t>
      </w:r>
      <w:r w:rsidR="00787D06">
        <w:t>by jurisdiction, albeit with several issues</w:t>
      </w:r>
      <w:r w:rsidR="00E82F38">
        <w:t xml:space="preserve"> (see “Data Limitations”)</w:t>
      </w:r>
      <w:r w:rsidR="00787D06">
        <w:t xml:space="preserve">. </w:t>
      </w:r>
      <w:r w:rsidR="00131CAD">
        <w:t>Although b</w:t>
      </w:r>
      <w:r w:rsidR="00E82F38">
        <w:t xml:space="preserve">oth data sources </w:t>
      </w:r>
      <w:r w:rsidR="003B5F8E">
        <w:t xml:space="preserve">require extensive validation against existing </w:t>
      </w:r>
      <w:r w:rsidR="00713B3C">
        <w:t xml:space="preserve">data for </w:t>
      </w:r>
      <w:r w:rsidR="003B5F8E">
        <w:t xml:space="preserve">recreation and human usage in conservation </w:t>
      </w:r>
      <w:r w:rsidR="00713B3C">
        <w:t>areas</w:t>
      </w:r>
      <w:r w:rsidR="00AA775E">
        <w:t>, they</w:t>
      </w:r>
      <w:r w:rsidR="00713B3C">
        <w:t xml:space="preserve"> can still be used preliminarily to examine the potential for </w:t>
      </w:r>
      <w:r w:rsidR="00F40441">
        <w:t xml:space="preserve">informing managers on recreation activities. Such </w:t>
      </w:r>
      <w:r w:rsidR="00D24529">
        <w:t xml:space="preserve">preliminary evidence for the usage of this data is presented here examining Canada at federal, provincial, and municipal jurisdictions. </w:t>
      </w:r>
    </w:p>
    <w:p w14:paraId="5756350E" w14:textId="79455370" w:rsidR="00225AC3" w:rsidRDefault="00225AC3" w:rsidP="003D4497">
      <w:pPr>
        <w:pStyle w:val="Heading1"/>
      </w:pPr>
      <w:r>
        <w:t xml:space="preserve">Preliminary </w:t>
      </w:r>
      <w:r w:rsidR="00792783">
        <w:t>Evidence</w:t>
      </w:r>
      <w:r w:rsidR="00297E85">
        <w:t xml:space="preserve"> in Canada</w:t>
      </w:r>
    </w:p>
    <w:p w14:paraId="0A9B5D92" w14:textId="7130FBD0" w:rsidR="001505AA" w:rsidRDefault="00E4515E" w:rsidP="003D4497">
      <w:r>
        <w:rPr>
          <w:noProof/>
        </w:rPr>
        <mc:AlternateContent>
          <mc:Choice Requires="wps">
            <w:drawing>
              <wp:anchor distT="45720" distB="45720" distL="114300" distR="114300" simplePos="0" relativeHeight="251679744" behindDoc="0" locked="0" layoutInCell="1" allowOverlap="1" wp14:anchorId="66B1FFF1" wp14:editId="39851E09">
                <wp:simplePos x="0" y="0"/>
                <wp:positionH relativeFrom="column">
                  <wp:posOffset>28575</wp:posOffset>
                </wp:positionH>
                <wp:positionV relativeFrom="page">
                  <wp:posOffset>5543550</wp:posOffset>
                </wp:positionV>
                <wp:extent cx="3239770" cy="3916680"/>
                <wp:effectExtent l="0" t="0" r="0" b="762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3916680"/>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noFill/>
                          <a:miter lim="800000"/>
                          <a:headEnd/>
                          <a:tailEnd/>
                        </a:ln>
                      </wps:spPr>
                      <wps:txbx>
                        <w:txbxContent>
                          <w:p w14:paraId="2CC39620" w14:textId="77777777" w:rsidR="002C4826" w:rsidRPr="00244413" w:rsidRDefault="002C4826" w:rsidP="003D4497">
                            <w:pPr>
                              <w:rPr>
                                <w:rStyle w:val="SubtleEmphasis"/>
                              </w:rPr>
                            </w:pPr>
                            <w:r w:rsidRPr="00331E3F">
                              <w:rPr>
                                <w:rStyle w:val="SubtleEmphasis"/>
                                <w:b/>
                                <w:bCs/>
                              </w:rPr>
                              <w:t>Table 1:</w:t>
                            </w:r>
                            <w:r w:rsidRPr="00244413">
                              <w:rPr>
                                <w:rStyle w:val="SubtleEmphasis"/>
                              </w:rPr>
                              <w:t xml:space="preserve"> Google COVID-19 Community Mobility Report results by province. Subregions are geographically distinct areas by which data are separated and range from cities to districts. Because data points below a threshold size are omitted by Google to ensure anonymity, some regions do not contain discernible trends. Subregions with more than 50% of the data points present in 2020 are considered ‘useful’, and those with less than 50% are not. There was no useful data from the 3 Canadian Territories.</w:t>
                            </w:r>
                          </w:p>
                          <w:tbl>
                            <w:tblPr>
                              <w:tblStyle w:val="ListTable7Colorful-Accent5"/>
                              <w:tblW w:w="5387" w:type="dxa"/>
                              <w:jc w:val="center"/>
                              <w:tblLook w:val="06A0" w:firstRow="1" w:lastRow="0" w:firstColumn="1" w:lastColumn="0" w:noHBand="1" w:noVBand="1"/>
                            </w:tblPr>
                            <w:tblGrid>
                              <w:gridCol w:w="1701"/>
                              <w:gridCol w:w="891"/>
                              <w:gridCol w:w="1394"/>
                              <w:gridCol w:w="1276"/>
                              <w:gridCol w:w="125"/>
                            </w:tblGrid>
                            <w:tr w:rsidR="002C4826" w:rsidRPr="00F67775" w14:paraId="3638E7C6" w14:textId="77777777" w:rsidTr="00F15EA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1701" w:type="dxa"/>
                                  <w:shd w:val="clear" w:color="auto" w:fill="auto"/>
                                  <w:noWrap/>
                                  <w:vAlign w:val="center"/>
                                  <w:hideMark/>
                                </w:tcPr>
                                <w:p w14:paraId="666307E3" w14:textId="77777777" w:rsidR="002C4826" w:rsidRPr="00FD2134" w:rsidRDefault="002C4826" w:rsidP="00E4515E">
                                  <w:pPr>
                                    <w:jc w:val="center"/>
                                    <w:rPr>
                                      <w:rStyle w:val="SubtleEmphasis"/>
                                    </w:rPr>
                                  </w:pPr>
                                  <w:r w:rsidRPr="00FD2134">
                                    <w:rPr>
                                      <w:rStyle w:val="SubtleEmphasis"/>
                                    </w:rPr>
                                    <w:t>Province</w:t>
                                  </w:r>
                                </w:p>
                              </w:tc>
                              <w:tc>
                                <w:tcPr>
                                  <w:tcW w:w="891" w:type="dxa"/>
                                  <w:shd w:val="clear" w:color="auto" w:fill="auto"/>
                                  <w:noWrap/>
                                  <w:vAlign w:val="center"/>
                                  <w:hideMark/>
                                </w:tcPr>
                                <w:p w14:paraId="00328D80" w14:textId="77777777" w:rsidR="002C4826" w:rsidRPr="00FD2134" w:rsidRDefault="002C4826" w:rsidP="00E4515E">
                                  <w:pPr>
                                    <w:jc w:val="center"/>
                                    <w:cnfStyle w:val="100000000000" w:firstRow="1" w:lastRow="0" w:firstColumn="0" w:lastColumn="0" w:oddVBand="0" w:evenVBand="0" w:oddHBand="0" w:evenHBand="0" w:firstRowFirstColumn="0" w:firstRowLastColumn="0" w:lastRowFirstColumn="0" w:lastRowLastColumn="0"/>
                                    <w:rPr>
                                      <w:rStyle w:val="SubtleEmphasis"/>
                                    </w:rPr>
                                  </w:pPr>
                                  <w:r w:rsidRPr="00FD2134">
                                    <w:rPr>
                                      <w:rStyle w:val="SubtleEmphasis"/>
                                    </w:rPr>
                                    <w:t>#</w:t>
                                  </w:r>
                                  <w:r>
                                    <w:rPr>
                                      <w:rStyle w:val="SubtleEmphasis"/>
                                    </w:rPr>
                                    <w:t xml:space="preserve"> </w:t>
                                  </w:r>
                                  <w:proofErr w:type="gramStart"/>
                                  <w:r>
                                    <w:rPr>
                                      <w:rStyle w:val="SubtleEmphasis"/>
                                    </w:rPr>
                                    <w:t>juris-dictions</w:t>
                                  </w:r>
                                  <w:proofErr w:type="gramEnd"/>
                                </w:p>
                              </w:tc>
                              <w:tc>
                                <w:tcPr>
                                  <w:tcW w:w="1394" w:type="dxa"/>
                                  <w:shd w:val="clear" w:color="auto" w:fill="auto"/>
                                  <w:noWrap/>
                                  <w:vAlign w:val="center"/>
                                  <w:hideMark/>
                                </w:tcPr>
                                <w:p w14:paraId="2E6B088B" w14:textId="77777777" w:rsidR="002C4826" w:rsidRPr="00FD2134" w:rsidRDefault="002C4826" w:rsidP="00E4515E">
                                  <w:pPr>
                                    <w:jc w:val="center"/>
                                    <w:cnfStyle w:val="100000000000" w:firstRow="1" w:lastRow="0" w:firstColumn="0" w:lastColumn="0" w:oddVBand="0" w:evenVBand="0" w:oddHBand="0" w:evenHBand="0" w:firstRowFirstColumn="0" w:firstRowLastColumn="0" w:lastRowFirstColumn="0" w:lastRowLastColumn="0"/>
                                    <w:rPr>
                                      <w:rStyle w:val="SubtleEmphasis"/>
                                    </w:rPr>
                                  </w:pPr>
                                  <w:r w:rsidRPr="00FD2134">
                                    <w:rPr>
                                      <w:rStyle w:val="SubtleEmphasis"/>
                                    </w:rPr>
                                    <w:t># with</w:t>
                                  </w:r>
                                </w:p>
                                <w:p w14:paraId="5B339A4E" w14:textId="77777777" w:rsidR="002C4826" w:rsidRPr="00FD2134" w:rsidRDefault="002C4826" w:rsidP="00E4515E">
                                  <w:pPr>
                                    <w:jc w:val="center"/>
                                    <w:cnfStyle w:val="100000000000" w:firstRow="1" w:lastRow="0" w:firstColumn="0" w:lastColumn="0" w:oddVBand="0" w:evenVBand="0" w:oddHBand="0" w:evenHBand="0" w:firstRowFirstColumn="0" w:firstRowLastColumn="0" w:lastRowFirstColumn="0" w:lastRowLastColumn="0"/>
                                    <w:rPr>
                                      <w:rStyle w:val="SubtleEmphasis"/>
                                    </w:rPr>
                                  </w:pPr>
                                  <w:r>
                                    <w:rPr>
                                      <w:rStyle w:val="SubtleEmphasis"/>
                                    </w:rPr>
                                    <w:t>u</w:t>
                                  </w:r>
                                  <w:r w:rsidRPr="00FD2134">
                                    <w:rPr>
                                      <w:rStyle w:val="SubtleEmphasis"/>
                                    </w:rPr>
                                    <w:t xml:space="preserve">seful </w:t>
                                  </w:r>
                                  <w:r>
                                    <w:rPr>
                                      <w:rStyle w:val="SubtleEmphasis"/>
                                    </w:rPr>
                                    <w:t>d</w:t>
                                  </w:r>
                                  <w:r w:rsidRPr="00FD2134">
                                    <w:rPr>
                                      <w:rStyle w:val="SubtleEmphasis"/>
                                    </w:rPr>
                                    <w:t>ata</w:t>
                                  </w:r>
                                </w:p>
                              </w:tc>
                              <w:tc>
                                <w:tcPr>
                                  <w:tcW w:w="1401" w:type="dxa"/>
                                  <w:gridSpan w:val="2"/>
                                  <w:shd w:val="clear" w:color="auto" w:fill="auto"/>
                                  <w:noWrap/>
                                  <w:vAlign w:val="center"/>
                                  <w:hideMark/>
                                </w:tcPr>
                                <w:p w14:paraId="65B39A72" w14:textId="77777777" w:rsidR="002C4826" w:rsidRPr="00FD2134" w:rsidRDefault="002C4826" w:rsidP="00E4515E">
                                  <w:pPr>
                                    <w:jc w:val="center"/>
                                    <w:cnfStyle w:val="100000000000" w:firstRow="1" w:lastRow="0" w:firstColumn="0" w:lastColumn="0" w:oddVBand="0" w:evenVBand="0" w:oddHBand="0" w:evenHBand="0" w:firstRowFirstColumn="0" w:firstRowLastColumn="0" w:lastRowFirstColumn="0" w:lastRowLastColumn="0"/>
                                    <w:rPr>
                                      <w:rStyle w:val="SubtleEmphasis"/>
                                    </w:rPr>
                                  </w:pPr>
                                  <w:r w:rsidRPr="00FD2134">
                                    <w:rPr>
                                      <w:rStyle w:val="SubtleEmphasis"/>
                                    </w:rPr>
                                    <w:t xml:space="preserve"># without </w:t>
                                  </w:r>
                                  <w:r>
                                    <w:rPr>
                                      <w:rStyle w:val="SubtleEmphasis"/>
                                    </w:rPr>
                                    <w:t>u</w:t>
                                  </w:r>
                                  <w:r w:rsidRPr="00FD2134">
                                    <w:rPr>
                                      <w:rStyle w:val="SubtleEmphasis"/>
                                    </w:rPr>
                                    <w:t xml:space="preserve">seful </w:t>
                                  </w:r>
                                  <w:r>
                                    <w:rPr>
                                      <w:rStyle w:val="SubtleEmphasis"/>
                                    </w:rPr>
                                    <w:t>d</w:t>
                                  </w:r>
                                  <w:r w:rsidRPr="00FD2134">
                                    <w:rPr>
                                      <w:rStyle w:val="SubtleEmphasis"/>
                                    </w:rPr>
                                    <w:t>ata</w:t>
                                  </w:r>
                                </w:p>
                              </w:tc>
                            </w:tr>
                            <w:tr w:rsidR="002C4826" w:rsidRPr="00F67775" w14:paraId="0B5EF70B"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40206109" w14:textId="77777777" w:rsidR="002C4826" w:rsidRPr="00FD2134" w:rsidRDefault="002C4826" w:rsidP="00E4515E">
                                  <w:pPr>
                                    <w:jc w:val="center"/>
                                    <w:rPr>
                                      <w:rStyle w:val="SubtleEmphasis"/>
                                    </w:rPr>
                                  </w:pPr>
                                  <w:r w:rsidRPr="00FD2134">
                                    <w:rPr>
                                      <w:rStyle w:val="SubtleEmphasis"/>
                                    </w:rPr>
                                    <w:t>Alberta</w:t>
                                  </w:r>
                                </w:p>
                              </w:tc>
                              <w:tc>
                                <w:tcPr>
                                  <w:tcW w:w="891" w:type="dxa"/>
                                  <w:shd w:val="clear" w:color="auto" w:fill="auto"/>
                                  <w:noWrap/>
                                  <w:vAlign w:val="center"/>
                                  <w:hideMark/>
                                </w:tcPr>
                                <w:p w14:paraId="35376266"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8</w:t>
                                  </w:r>
                                </w:p>
                              </w:tc>
                              <w:tc>
                                <w:tcPr>
                                  <w:tcW w:w="1394" w:type="dxa"/>
                                  <w:shd w:val="clear" w:color="auto" w:fill="auto"/>
                                  <w:noWrap/>
                                  <w:vAlign w:val="center"/>
                                  <w:hideMark/>
                                </w:tcPr>
                                <w:p w14:paraId="28C6AB83"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8</w:t>
                                  </w:r>
                                </w:p>
                              </w:tc>
                              <w:tc>
                                <w:tcPr>
                                  <w:tcW w:w="1276" w:type="dxa"/>
                                  <w:shd w:val="clear" w:color="auto" w:fill="auto"/>
                                  <w:noWrap/>
                                  <w:vAlign w:val="center"/>
                                  <w:hideMark/>
                                </w:tcPr>
                                <w:p w14:paraId="68AE8CDD"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0</w:t>
                                  </w:r>
                                </w:p>
                              </w:tc>
                            </w:tr>
                            <w:tr w:rsidR="002C4826" w:rsidRPr="00F67775" w14:paraId="1FD3A11C"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55382508" w14:textId="77777777" w:rsidR="002C4826" w:rsidRPr="00FD2134" w:rsidRDefault="002C4826" w:rsidP="00E4515E">
                                  <w:pPr>
                                    <w:jc w:val="center"/>
                                    <w:rPr>
                                      <w:rStyle w:val="SubtleEmphasis"/>
                                    </w:rPr>
                                  </w:pPr>
                                  <w:r w:rsidRPr="00FD2134">
                                    <w:rPr>
                                      <w:rStyle w:val="SubtleEmphasis"/>
                                    </w:rPr>
                                    <w:t>British Columbia</w:t>
                                  </w:r>
                                </w:p>
                              </w:tc>
                              <w:tc>
                                <w:tcPr>
                                  <w:tcW w:w="891" w:type="dxa"/>
                                  <w:shd w:val="clear" w:color="auto" w:fill="auto"/>
                                  <w:noWrap/>
                                  <w:vAlign w:val="center"/>
                                  <w:hideMark/>
                                </w:tcPr>
                                <w:p w14:paraId="65F17B0C"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26</w:t>
                                  </w:r>
                                </w:p>
                              </w:tc>
                              <w:tc>
                                <w:tcPr>
                                  <w:tcW w:w="1394" w:type="dxa"/>
                                  <w:shd w:val="clear" w:color="auto" w:fill="auto"/>
                                  <w:noWrap/>
                                  <w:vAlign w:val="center"/>
                                  <w:hideMark/>
                                </w:tcPr>
                                <w:p w14:paraId="7C0A5EB6"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0</w:t>
                                  </w:r>
                                </w:p>
                              </w:tc>
                              <w:tc>
                                <w:tcPr>
                                  <w:tcW w:w="1276" w:type="dxa"/>
                                  <w:shd w:val="clear" w:color="auto" w:fill="auto"/>
                                  <w:noWrap/>
                                  <w:vAlign w:val="center"/>
                                  <w:hideMark/>
                                </w:tcPr>
                                <w:p w14:paraId="34E066C7"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6</w:t>
                                  </w:r>
                                </w:p>
                              </w:tc>
                            </w:tr>
                            <w:tr w:rsidR="002C4826" w:rsidRPr="00F67775" w14:paraId="00C0F3BC"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14D86739" w14:textId="77777777" w:rsidR="002C4826" w:rsidRPr="00FD2134" w:rsidRDefault="002C4826" w:rsidP="00E4515E">
                                  <w:pPr>
                                    <w:jc w:val="center"/>
                                    <w:rPr>
                                      <w:rStyle w:val="SubtleEmphasis"/>
                                    </w:rPr>
                                  </w:pPr>
                                  <w:r w:rsidRPr="00FD2134">
                                    <w:rPr>
                                      <w:rStyle w:val="SubtleEmphasis"/>
                                    </w:rPr>
                                    <w:t>Manitoba</w:t>
                                  </w:r>
                                </w:p>
                              </w:tc>
                              <w:tc>
                                <w:tcPr>
                                  <w:tcW w:w="891" w:type="dxa"/>
                                  <w:shd w:val="clear" w:color="auto" w:fill="auto"/>
                                  <w:noWrap/>
                                  <w:vAlign w:val="center"/>
                                  <w:hideMark/>
                                </w:tcPr>
                                <w:p w14:paraId="4CFCA416"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6</w:t>
                                  </w:r>
                                </w:p>
                              </w:tc>
                              <w:tc>
                                <w:tcPr>
                                  <w:tcW w:w="1394" w:type="dxa"/>
                                  <w:shd w:val="clear" w:color="auto" w:fill="auto"/>
                                  <w:noWrap/>
                                  <w:vAlign w:val="center"/>
                                  <w:hideMark/>
                                </w:tcPr>
                                <w:p w14:paraId="132FCA8B"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w:t>
                                  </w:r>
                                </w:p>
                              </w:tc>
                              <w:tc>
                                <w:tcPr>
                                  <w:tcW w:w="1276" w:type="dxa"/>
                                  <w:shd w:val="clear" w:color="auto" w:fill="auto"/>
                                  <w:noWrap/>
                                  <w:vAlign w:val="center"/>
                                  <w:hideMark/>
                                </w:tcPr>
                                <w:p w14:paraId="2B79F536"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5</w:t>
                                  </w:r>
                                </w:p>
                              </w:tc>
                            </w:tr>
                            <w:tr w:rsidR="002C4826" w:rsidRPr="00F67775" w14:paraId="29AFC64A"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055321FB" w14:textId="77777777" w:rsidR="002C4826" w:rsidRPr="00FD2134" w:rsidRDefault="002C4826" w:rsidP="00E4515E">
                                  <w:pPr>
                                    <w:jc w:val="center"/>
                                    <w:rPr>
                                      <w:rStyle w:val="SubtleEmphasis"/>
                                    </w:rPr>
                                  </w:pPr>
                                  <w:r w:rsidRPr="00FD2134">
                                    <w:rPr>
                                      <w:rStyle w:val="SubtleEmphasis"/>
                                    </w:rPr>
                                    <w:t>New Brunswick</w:t>
                                  </w:r>
                                </w:p>
                              </w:tc>
                              <w:tc>
                                <w:tcPr>
                                  <w:tcW w:w="891" w:type="dxa"/>
                                  <w:shd w:val="clear" w:color="auto" w:fill="auto"/>
                                  <w:noWrap/>
                                  <w:vAlign w:val="center"/>
                                  <w:hideMark/>
                                </w:tcPr>
                                <w:p w14:paraId="614B53E1"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5</w:t>
                                  </w:r>
                                </w:p>
                              </w:tc>
                              <w:tc>
                                <w:tcPr>
                                  <w:tcW w:w="1394" w:type="dxa"/>
                                  <w:shd w:val="clear" w:color="auto" w:fill="auto"/>
                                  <w:noWrap/>
                                  <w:vAlign w:val="center"/>
                                  <w:hideMark/>
                                </w:tcPr>
                                <w:p w14:paraId="21DDBED5"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w:t>
                                  </w:r>
                                </w:p>
                              </w:tc>
                              <w:tc>
                                <w:tcPr>
                                  <w:tcW w:w="1276" w:type="dxa"/>
                                  <w:shd w:val="clear" w:color="auto" w:fill="auto"/>
                                  <w:noWrap/>
                                  <w:vAlign w:val="center"/>
                                  <w:hideMark/>
                                </w:tcPr>
                                <w:p w14:paraId="52EEAEAB"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4</w:t>
                                  </w:r>
                                </w:p>
                              </w:tc>
                            </w:tr>
                            <w:tr w:rsidR="002C4826" w:rsidRPr="00F67775" w14:paraId="507865DE"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5756DB80" w14:textId="77777777" w:rsidR="002C4826" w:rsidRPr="00FD2134" w:rsidRDefault="002C4826" w:rsidP="00E4515E">
                                  <w:pPr>
                                    <w:jc w:val="center"/>
                                    <w:rPr>
                                      <w:rStyle w:val="SubtleEmphasis"/>
                                    </w:rPr>
                                  </w:pPr>
                                  <w:r w:rsidRPr="00FD2134">
                                    <w:rPr>
                                      <w:rStyle w:val="SubtleEmphasis"/>
                                    </w:rPr>
                                    <w:t>Newfoundland and Labrador</w:t>
                                  </w:r>
                                </w:p>
                              </w:tc>
                              <w:tc>
                                <w:tcPr>
                                  <w:tcW w:w="891" w:type="dxa"/>
                                  <w:shd w:val="clear" w:color="auto" w:fill="auto"/>
                                  <w:noWrap/>
                                  <w:vAlign w:val="center"/>
                                  <w:hideMark/>
                                </w:tcPr>
                                <w:p w14:paraId="3A2F9671"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8</w:t>
                                  </w:r>
                                </w:p>
                              </w:tc>
                              <w:tc>
                                <w:tcPr>
                                  <w:tcW w:w="1394" w:type="dxa"/>
                                  <w:shd w:val="clear" w:color="auto" w:fill="auto"/>
                                  <w:noWrap/>
                                  <w:vAlign w:val="center"/>
                                  <w:hideMark/>
                                </w:tcPr>
                                <w:p w14:paraId="4EAB37D4"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w:t>
                                  </w:r>
                                </w:p>
                              </w:tc>
                              <w:tc>
                                <w:tcPr>
                                  <w:tcW w:w="1276" w:type="dxa"/>
                                  <w:shd w:val="clear" w:color="auto" w:fill="auto"/>
                                  <w:noWrap/>
                                  <w:vAlign w:val="center"/>
                                  <w:hideMark/>
                                </w:tcPr>
                                <w:p w14:paraId="1989A47F"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7</w:t>
                                  </w:r>
                                </w:p>
                              </w:tc>
                            </w:tr>
                            <w:tr w:rsidR="002C4826" w:rsidRPr="00F67775" w14:paraId="2F8E9491"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35E8C54C" w14:textId="77777777" w:rsidR="002C4826" w:rsidRPr="00FD2134" w:rsidRDefault="002C4826" w:rsidP="00E4515E">
                                  <w:pPr>
                                    <w:jc w:val="center"/>
                                    <w:rPr>
                                      <w:rStyle w:val="SubtleEmphasis"/>
                                    </w:rPr>
                                  </w:pPr>
                                  <w:r w:rsidRPr="00FD2134">
                                    <w:rPr>
                                      <w:rStyle w:val="SubtleEmphasis"/>
                                    </w:rPr>
                                    <w:t>Nova Scotia</w:t>
                                  </w:r>
                                </w:p>
                              </w:tc>
                              <w:tc>
                                <w:tcPr>
                                  <w:tcW w:w="891" w:type="dxa"/>
                                  <w:shd w:val="clear" w:color="auto" w:fill="auto"/>
                                  <w:noWrap/>
                                  <w:vAlign w:val="center"/>
                                  <w:hideMark/>
                                </w:tcPr>
                                <w:p w14:paraId="3DE5D1AC"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4</w:t>
                                  </w:r>
                                </w:p>
                              </w:tc>
                              <w:tc>
                                <w:tcPr>
                                  <w:tcW w:w="1394" w:type="dxa"/>
                                  <w:shd w:val="clear" w:color="auto" w:fill="auto"/>
                                  <w:noWrap/>
                                  <w:vAlign w:val="center"/>
                                  <w:hideMark/>
                                </w:tcPr>
                                <w:p w14:paraId="34A97DE4"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w:t>
                                  </w:r>
                                </w:p>
                              </w:tc>
                              <w:tc>
                                <w:tcPr>
                                  <w:tcW w:w="1276" w:type="dxa"/>
                                  <w:shd w:val="clear" w:color="auto" w:fill="auto"/>
                                  <w:noWrap/>
                                  <w:vAlign w:val="center"/>
                                  <w:hideMark/>
                                </w:tcPr>
                                <w:p w14:paraId="654F5577"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3</w:t>
                                  </w:r>
                                </w:p>
                              </w:tc>
                            </w:tr>
                            <w:tr w:rsidR="002C4826" w:rsidRPr="00F67775" w14:paraId="0C583C0F"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0BE64C74" w14:textId="77777777" w:rsidR="002C4826" w:rsidRPr="00FD2134" w:rsidRDefault="002C4826" w:rsidP="00E4515E">
                                  <w:pPr>
                                    <w:jc w:val="center"/>
                                    <w:rPr>
                                      <w:rStyle w:val="SubtleEmphasis"/>
                                    </w:rPr>
                                  </w:pPr>
                                  <w:r w:rsidRPr="00FD2134">
                                    <w:rPr>
                                      <w:rStyle w:val="SubtleEmphasis"/>
                                    </w:rPr>
                                    <w:t>Ontario</w:t>
                                  </w:r>
                                </w:p>
                              </w:tc>
                              <w:tc>
                                <w:tcPr>
                                  <w:tcW w:w="891" w:type="dxa"/>
                                  <w:shd w:val="clear" w:color="auto" w:fill="auto"/>
                                  <w:noWrap/>
                                  <w:vAlign w:val="center"/>
                                  <w:hideMark/>
                                </w:tcPr>
                                <w:p w14:paraId="1D0FC673"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51</w:t>
                                  </w:r>
                                </w:p>
                              </w:tc>
                              <w:tc>
                                <w:tcPr>
                                  <w:tcW w:w="1394" w:type="dxa"/>
                                  <w:shd w:val="clear" w:color="auto" w:fill="auto"/>
                                  <w:noWrap/>
                                  <w:vAlign w:val="center"/>
                                  <w:hideMark/>
                                </w:tcPr>
                                <w:p w14:paraId="013CE81F"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6</w:t>
                                  </w:r>
                                </w:p>
                              </w:tc>
                              <w:tc>
                                <w:tcPr>
                                  <w:tcW w:w="1276" w:type="dxa"/>
                                  <w:shd w:val="clear" w:color="auto" w:fill="auto"/>
                                  <w:noWrap/>
                                  <w:vAlign w:val="center"/>
                                  <w:hideMark/>
                                </w:tcPr>
                                <w:p w14:paraId="18A1A589"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35</w:t>
                                  </w:r>
                                </w:p>
                              </w:tc>
                            </w:tr>
                            <w:tr w:rsidR="002C4826" w:rsidRPr="00F67775" w14:paraId="4308E7AA"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3004CEC6" w14:textId="77777777" w:rsidR="002C4826" w:rsidRPr="00FD2134" w:rsidRDefault="002C4826" w:rsidP="00E4515E">
                                  <w:pPr>
                                    <w:jc w:val="center"/>
                                    <w:rPr>
                                      <w:rStyle w:val="SubtleEmphasis"/>
                                    </w:rPr>
                                  </w:pPr>
                                  <w:r w:rsidRPr="00FD2134">
                                    <w:rPr>
                                      <w:rStyle w:val="SubtleEmphasis"/>
                                    </w:rPr>
                                    <w:t>Prince Edward Island</w:t>
                                  </w:r>
                                </w:p>
                              </w:tc>
                              <w:tc>
                                <w:tcPr>
                                  <w:tcW w:w="891" w:type="dxa"/>
                                  <w:shd w:val="clear" w:color="auto" w:fill="auto"/>
                                  <w:noWrap/>
                                  <w:vAlign w:val="center"/>
                                  <w:hideMark/>
                                </w:tcPr>
                                <w:p w14:paraId="437D506B"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3</w:t>
                                  </w:r>
                                </w:p>
                              </w:tc>
                              <w:tc>
                                <w:tcPr>
                                  <w:tcW w:w="1394" w:type="dxa"/>
                                  <w:shd w:val="clear" w:color="auto" w:fill="auto"/>
                                  <w:noWrap/>
                                  <w:vAlign w:val="center"/>
                                  <w:hideMark/>
                                </w:tcPr>
                                <w:p w14:paraId="3982E9D5"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0</w:t>
                                  </w:r>
                                </w:p>
                              </w:tc>
                              <w:tc>
                                <w:tcPr>
                                  <w:tcW w:w="1276" w:type="dxa"/>
                                  <w:shd w:val="clear" w:color="auto" w:fill="auto"/>
                                  <w:noWrap/>
                                  <w:vAlign w:val="center"/>
                                  <w:hideMark/>
                                </w:tcPr>
                                <w:p w14:paraId="6E516126"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3</w:t>
                                  </w:r>
                                </w:p>
                              </w:tc>
                            </w:tr>
                            <w:tr w:rsidR="002C4826" w:rsidRPr="00F67775" w14:paraId="40FDEC65"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47AC3E26" w14:textId="77777777" w:rsidR="002C4826" w:rsidRPr="00FD2134" w:rsidRDefault="002C4826" w:rsidP="00E4515E">
                                  <w:pPr>
                                    <w:jc w:val="center"/>
                                    <w:rPr>
                                      <w:rStyle w:val="SubtleEmphasis"/>
                                    </w:rPr>
                                  </w:pPr>
                                  <w:r w:rsidRPr="00FD2134">
                                    <w:rPr>
                                      <w:rStyle w:val="SubtleEmphasis"/>
                                    </w:rPr>
                                    <w:t>Quebec</w:t>
                                  </w:r>
                                </w:p>
                              </w:tc>
                              <w:tc>
                                <w:tcPr>
                                  <w:tcW w:w="891" w:type="dxa"/>
                                  <w:shd w:val="clear" w:color="auto" w:fill="auto"/>
                                  <w:noWrap/>
                                  <w:vAlign w:val="center"/>
                                  <w:hideMark/>
                                </w:tcPr>
                                <w:p w14:paraId="35D90608"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94</w:t>
                                  </w:r>
                                </w:p>
                              </w:tc>
                              <w:tc>
                                <w:tcPr>
                                  <w:tcW w:w="1394" w:type="dxa"/>
                                  <w:shd w:val="clear" w:color="auto" w:fill="auto"/>
                                  <w:noWrap/>
                                  <w:vAlign w:val="center"/>
                                  <w:hideMark/>
                                </w:tcPr>
                                <w:p w14:paraId="61C92CA8"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4</w:t>
                                  </w:r>
                                </w:p>
                              </w:tc>
                              <w:tc>
                                <w:tcPr>
                                  <w:tcW w:w="1276" w:type="dxa"/>
                                  <w:shd w:val="clear" w:color="auto" w:fill="auto"/>
                                  <w:noWrap/>
                                  <w:vAlign w:val="center"/>
                                  <w:hideMark/>
                                </w:tcPr>
                                <w:p w14:paraId="7DC31B5E"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80</w:t>
                                  </w:r>
                                </w:p>
                              </w:tc>
                            </w:tr>
                            <w:tr w:rsidR="002C4826" w:rsidRPr="00F67775" w14:paraId="5630C9E6"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6862B349" w14:textId="77777777" w:rsidR="002C4826" w:rsidRPr="00FD2134" w:rsidRDefault="002C4826" w:rsidP="00E4515E">
                                  <w:pPr>
                                    <w:jc w:val="center"/>
                                    <w:rPr>
                                      <w:rStyle w:val="SubtleEmphasis"/>
                                    </w:rPr>
                                  </w:pPr>
                                  <w:r w:rsidRPr="00FD2134">
                                    <w:rPr>
                                      <w:rStyle w:val="SubtleEmphasis"/>
                                    </w:rPr>
                                    <w:t>Saskatchewan</w:t>
                                  </w:r>
                                </w:p>
                              </w:tc>
                              <w:tc>
                                <w:tcPr>
                                  <w:tcW w:w="891" w:type="dxa"/>
                                  <w:shd w:val="clear" w:color="auto" w:fill="auto"/>
                                  <w:noWrap/>
                                  <w:vAlign w:val="center"/>
                                  <w:hideMark/>
                                </w:tcPr>
                                <w:p w14:paraId="2D84D422"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8</w:t>
                                  </w:r>
                                </w:p>
                              </w:tc>
                              <w:tc>
                                <w:tcPr>
                                  <w:tcW w:w="1394" w:type="dxa"/>
                                  <w:shd w:val="clear" w:color="auto" w:fill="auto"/>
                                  <w:noWrap/>
                                  <w:vAlign w:val="center"/>
                                  <w:hideMark/>
                                </w:tcPr>
                                <w:p w14:paraId="5BCAE34F"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2</w:t>
                                  </w:r>
                                </w:p>
                              </w:tc>
                              <w:tc>
                                <w:tcPr>
                                  <w:tcW w:w="1276" w:type="dxa"/>
                                  <w:shd w:val="clear" w:color="auto" w:fill="auto"/>
                                  <w:noWrap/>
                                  <w:vAlign w:val="center"/>
                                  <w:hideMark/>
                                </w:tcPr>
                                <w:p w14:paraId="117F2811"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6</w:t>
                                  </w:r>
                                </w:p>
                              </w:tc>
                            </w:tr>
                          </w:tbl>
                          <w:p w14:paraId="28BE5F76" w14:textId="77777777" w:rsidR="002C4826" w:rsidRDefault="002C4826" w:rsidP="003D4497">
                            <w:pPr>
                              <w:rPr>
                                <w:rStyle w:val="SubtleEmphasi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1FFF1" id="_x0000_s1030" type="#_x0000_t202" style="position:absolute;margin-left:2.25pt;margin-top:436.5pt;width:255.1pt;height:308.4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" fillcolor="#f6f8fc [180]" stroked="f">
                <v:fill color2="#c7d4ed [980]" colors="0 #f6f8fc;48497f #abc0e4;54395f #abc0e4;1 #c7d5ed" focus="100%" type="gradient"/>
                <v:textbox>
                  <w:txbxContent>
                    <w:p w14:paraId="2CC39620" w14:textId="77777777" w:rsidR="002C4826" w:rsidRPr="00244413" w:rsidRDefault="002C4826" w:rsidP="003D4497">
                      <w:pPr>
                        <w:rPr>
                          <w:rStyle w:val="SubtleEmphasis"/>
                        </w:rPr>
                      </w:pPr>
                      <w:r w:rsidRPr="00331E3F">
                        <w:rPr>
                          <w:rStyle w:val="SubtleEmphasis"/>
                          <w:b/>
                          <w:bCs/>
                        </w:rPr>
                        <w:t>Table 1:</w:t>
                      </w:r>
                      <w:r w:rsidRPr="00244413">
                        <w:rPr>
                          <w:rStyle w:val="SubtleEmphasis"/>
                        </w:rPr>
                        <w:t xml:space="preserve"> Google COVID-19 Community Mobility Report results by province. Subregions are geographically distinct areas by which data are separated and range from cities to districts. Because data points below a threshold size are omitted by Google to ensure anonymity, some regions do not contain discernible trends. Subregions with more than 50% of the data points present in 2020 are considered ‘useful’, and those with less than 50% are not. There was no useful data from the 3 Canadian Territories.</w:t>
                      </w:r>
                    </w:p>
                    <w:tbl>
                      <w:tblPr>
                        <w:tblStyle w:val="ListTable7Colorful-Accent5"/>
                        <w:tblW w:w="5387" w:type="dxa"/>
                        <w:jc w:val="center"/>
                        <w:tblLook w:val="06A0" w:firstRow="1" w:lastRow="0" w:firstColumn="1" w:lastColumn="0" w:noHBand="1" w:noVBand="1"/>
                      </w:tblPr>
                      <w:tblGrid>
                        <w:gridCol w:w="1701"/>
                        <w:gridCol w:w="891"/>
                        <w:gridCol w:w="1394"/>
                        <w:gridCol w:w="1276"/>
                        <w:gridCol w:w="125"/>
                      </w:tblGrid>
                      <w:tr w:rsidR="002C4826" w:rsidRPr="00F67775" w14:paraId="3638E7C6" w14:textId="77777777" w:rsidTr="00F15EAC">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1701" w:type="dxa"/>
                            <w:shd w:val="clear" w:color="auto" w:fill="auto"/>
                            <w:noWrap/>
                            <w:vAlign w:val="center"/>
                            <w:hideMark/>
                          </w:tcPr>
                          <w:p w14:paraId="666307E3" w14:textId="77777777" w:rsidR="002C4826" w:rsidRPr="00FD2134" w:rsidRDefault="002C4826" w:rsidP="00E4515E">
                            <w:pPr>
                              <w:jc w:val="center"/>
                              <w:rPr>
                                <w:rStyle w:val="SubtleEmphasis"/>
                              </w:rPr>
                            </w:pPr>
                            <w:r w:rsidRPr="00FD2134">
                              <w:rPr>
                                <w:rStyle w:val="SubtleEmphasis"/>
                              </w:rPr>
                              <w:t>Province</w:t>
                            </w:r>
                          </w:p>
                        </w:tc>
                        <w:tc>
                          <w:tcPr>
                            <w:tcW w:w="891" w:type="dxa"/>
                            <w:shd w:val="clear" w:color="auto" w:fill="auto"/>
                            <w:noWrap/>
                            <w:vAlign w:val="center"/>
                            <w:hideMark/>
                          </w:tcPr>
                          <w:p w14:paraId="00328D80" w14:textId="77777777" w:rsidR="002C4826" w:rsidRPr="00FD2134" w:rsidRDefault="002C4826" w:rsidP="00E4515E">
                            <w:pPr>
                              <w:jc w:val="center"/>
                              <w:cnfStyle w:val="100000000000" w:firstRow="1" w:lastRow="0" w:firstColumn="0" w:lastColumn="0" w:oddVBand="0" w:evenVBand="0" w:oddHBand="0" w:evenHBand="0" w:firstRowFirstColumn="0" w:firstRowLastColumn="0" w:lastRowFirstColumn="0" w:lastRowLastColumn="0"/>
                              <w:rPr>
                                <w:rStyle w:val="SubtleEmphasis"/>
                              </w:rPr>
                            </w:pPr>
                            <w:r w:rsidRPr="00FD2134">
                              <w:rPr>
                                <w:rStyle w:val="SubtleEmphasis"/>
                              </w:rPr>
                              <w:t>#</w:t>
                            </w:r>
                            <w:r>
                              <w:rPr>
                                <w:rStyle w:val="SubtleEmphasis"/>
                              </w:rPr>
                              <w:t xml:space="preserve"> </w:t>
                            </w:r>
                            <w:proofErr w:type="gramStart"/>
                            <w:r>
                              <w:rPr>
                                <w:rStyle w:val="SubtleEmphasis"/>
                              </w:rPr>
                              <w:t>juris-dictions</w:t>
                            </w:r>
                            <w:proofErr w:type="gramEnd"/>
                          </w:p>
                        </w:tc>
                        <w:tc>
                          <w:tcPr>
                            <w:tcW w:w="1394" w:type="dxa"/>
                            <w:shd w:val="clear" w:color="auto" w:fill="auto"/>
                            <w:noWrap/>
                            <w:vAlign w:val="center"/>
                            <w:hideMark/>
                          </w:tcPr>
                          <w:p w14:paraId="2E6B088B" w14:textId="77777777" w:rsidR="002C4826" w:rsidRPr="00FD2134" w:rsidRDefault="002C4826" w:rsidP="00E4515E">
                            <w:pPr>
                              <w:jc w:val="center"/>
                              <w:cnfStyle w:val="100000000000" w:firstRow="1" w:lastRow="0" w:firstColumn="0" w:lastColumn="0" w:oddVBand="0" w:evenVBand="0" w:oddHBand="0" w:evenHBand="0" w:firstRowFirstColumn="0" w:firstRowLastColumn="0" w:lastRowFirstColumn="0" w:lastRowLastColumn="0"/>
                              <w:rPr>
                                <w:rStyle w:val="SubtleEmphasis"/>
                              </w:rPr>
                            </w:pPr>
                            <w:r w:rsidRPr="00FD2134">
                              <w:rPr>
                                <w:rStyle w:val="SubtleEmphasis"/>
                              </w:rPr>
                              <w:t># with</w:t>
                            </w:r>
                          </w:p>
                          <w:p w14:paraId="5B339A4E" w14:textId="77777777" w:rsidR="002C4826" w:rsidRPr="00FD2134" w:rsidRDefault="002C4826" w:rsidP="00E4515E">
                            <w:pPr>
                              <w:jc w:val="center"/>
                              <w:cnfStyle w:val="100000000000" w:firstRow="1" w:lastRow="0" w:firstColumn="0" w:lastColumn="0" w:oddVBand="0" w:evenVBand="0" w:oddHBand="0" w:evenHBand="0" w:firstRowFirstColumn="0" w:firstRowLastColumn="0" w:lastRowFirstColumn="0" w:lastRowLastColumn="0"/>
                              <w:rPr>
                                <w:rStyle w:val="SubtleEmphasis"/>
                              </w:rPr>
                            </w:pPr>
                            <w:r>
                              <w:rPr>
                                <w:rStyle w:val="SubtleEmphasis"/>
                              </w:rPr>
                              <w:t>u</w:t>
                            </w:r>
                            <w:r w:rsidRPr="00FD2134">
                              <w:rPr>
                                <w:rStyle w:val="SubtleEmphasis"/>
                              </w:rPr>
                              <w:t xml:space="preserve">seful </w:t>
                            </w:r>
                            <w:r>
                              <w:rPr>
                                <w:rStyle w:val="SubtleEmphasis"/>
                              </w:rPr>
                              <w:t>d</w:t>
                            </w:r>
                            <w:r w:rsidRPr="00FD2134">
                              <w:rPr>
                                <w:rStyle w:val="SubtleEmphasis"/>
                              </w:rPr>
                              <w:t>ata</w:t>
                            </w:r>
                          </w:p>
                        </w:tc>
                        <w:tc>
                          <w:tcPr>
                            <w:tcW w:w="1401" w:type="dxa"/>
                            <w:gridSpan w:val="2"/>
                            <w:shd w:val="clear" w:color="auto" w:fill="auto"/>
                            <w:noWrap/>
                            <w:vAlign w:val="center"/>
                            <w:hideMark/>
                          </w:tcPr>
                          <w:p w14:paraId="65B39A72" w14:textId="77777777" w:rsidR="002C4826" w:rsidRPr="00FD2134" w:rsidRDefault="002C4826" w:rsidP="00E4515E">
                            <w:pPr>
                              <w:jc w:val="center"/>
                              <w:cnfStyle w:val="100000000000" w:firstRow="1" w:lastRow="0" w:firstColumn="0" w:lastColumn="0" w:oddVBand="0" w:evenVBand="0" w:oddHBand="0" w:evenHBand="0" w:firstRowFirstColumn="0" w:firstRowLastColumn="0" w:lastRowFirstColumn="0" w:lastRowLastColumn="0"/>
                              <w:rPr>
                                <w:rStyle w:val="SubtleEmphasis"/>
                              </w:rPr>
                            </w:pPr>
                            <w:r w:rsidRPr="00FD2134">
                              <w:rPr>
                                <w:rStyle w:val="SubtleEmphasis"/>
                              </w:rPr>
                              <w:t xml:space="preserve"># without </w:t>
                            </w:r>
                            <w:r>
                              <w:rPr>
                                <w:rStyle w:val="SubtleEmphasis"/>
                              </w:rPr>
                              <w:t>u</w:t>
                            </w:r>
                            <w:r w:rsidRPr="00FD2134">
                              <w:rPr>
                                <w:rStyle w:val="SubtleEmphasis"/>
                              </w:rPr>
                              <w:t xml:space="preserve">seful </w:t>
                            </w:r>
                            <w:r>
                              <w:rPr>
                                <w:rStyle w:val="SubtleEmphasis"/>
                              </w:rPr>
                              <w:t>d</w:t>
                            </w:r>
                            <w:r w:rsidRPr="00FD2134">
                              <w:rPr>
                                <w:rStyle w:val="SubtleEmphasis"/>
                              </w:rPr>
                              <w:t>ata</w:t>
                            </w:r>
                          </w:p>
                        </w:tc>
                      </w:tr>
                      <w:tr w:rsidR="002C4826" w:rsidRPr="00F67775" w14:paraId="0B5EF70B"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40206109" w14:textId="77777777" w:rsidR="002C4826" w:rsidRPr="00FD2134" w:rsidRDefault="002C4826" w:rsidP="00E4515E">
                            <w:pPr>
                              <w:jc w:val="center"/>
                              <w:rPr>
                                <w:rStyle w:val="SubtleEmphasis"/>
                              </w:rPr>
                            </w:pPr>
                            <w:r w:rsidRPr="00FD2134">
                              <w:rPr>
                                <w:rStyle w:val="SubtleEmphasis"/>
                              </w:rPr>
                              <w:t>Alberta</w:t>
                            </w:r>
                          </w:p>
                        </w:tc>
                        <w:tc>
                          <w:tcPr>
                            <w:tcW w:w="891" w:type="dxa"/>
                            <w:shd w:val="clear" w:color="auto" w:fill="auto"/>
                            <w:noWrap/>
                            <w:vAlign w:val="center"/>
                            <w:hideMark/>
                          </w:tcPr>
                          <w:p w14:paraId="35376266"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8</w:t>
                            </w:r>
                          </w:p>
                        </w:tc>
                        <w:tc>
                          <w:tcPr>
                            <w:tcW w:w="1394" w:type="dxa"/>
                            <w:shd w:val="clear" w:color="auto" w:fill="auto"/>
                            <w:noWrap/>
                            <w:vAlign w:val="center"/>
                            <w:hideMark/>
                          </w:tcPr>
                          <w:p w14:paraId="28C6AB83"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8</w:t>
                            </w:r>
                          </w:p>
                        </w:tc>
                        <w:tc>
                          <w:tcPr>
                            <w:tcW w:w="1276" w:type="dxa"/>
                            <w:shd w:val="clear" w:color="auto" w:fill="auto"/>
                            <w:noWrap/>
                            <w:vAlign w:val="center"/>
                            <w:hideMark/>
                          </w:tcPr>
                          <w:p w14:paraId="68AE8CDD"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0</w:t>
                            </w:r>
                          </w:p>
                        </w:tc>
                      </w:tr>
                      <w:tr w:rsidR="002C4826" w:rsidRPr="00F67775" w14:paraId="1FD3A11C"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55382508" w14:textId="77777777" w:rsidR="002C4826" w:rsidRPr="00FD2134" w:rsidRDefault="002C4826" w:rsidP="00E4515E">
                            <w:pPr>
                              <w:jc w:val="center"/>
                              <w:rPr>
                                <w:rStyle w:val="SubtleEmphasis"/>
                              </w:rPr>
                            </w:pPr>
                            <w:r w:rsidRPr="00FD2134">
                              <w:rPr>
                                <w:rStyle w:val="SubtleEmphasis"/>
                              </w:rPr>
                              <w:t>British Columbia</w:t>
                            </w:r>
                          </w:p>
                        </w:tc>
                        <w:tc>
                          <w:tcPr>
                            <w:tcW w:w="891" w:type="dxa"/>
                            <w:shd w:val="clear" w:color="auto" w:fill="auto"/>
                            <w:noWrap/>
                            <w:vAlign w:val="center"/>
                            <w:hideMark/>
                          </w:tcPr>
                          <w:p w14:paraId="65F17B0C"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26</w:t>
                            </w:r>
                          </w:p>
                        </w:tc>
                        <w:tc>
                          <w:tcPr>
                            <w:tcW w:w="1394" w:type="dxa"/>
                            <w:shd w:val="clear" w:color="auto" w:fill="auto"/>
                            <w:noWrap/>
                            <w:vAlign w:val="center"/>
                            <w:hideMark/>
                          </w:tcPr>
                          <w:p w14:paraId="7C0A5EB6"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0</w:t>
                            </w:r>
                          </w:p>
                        </w:tc>
                        <w:tc>
                          <w:tcPr>
                            <w:tcW w:w="1276" w:type="dxa"/>
                            <w:shd w:val="clear" w:color="auto" w:fill="auto"/>
                            <w:noWrap/>
                            <w:vAlign w:val="center"/>
                            <w:hideMark/>
                          </w:tcPr>
                          <w:p w14:paraId="34E066C7"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6</w:t>
                            </w:r>
                          </w:p>
                        </w:tc>
                      </w:tr>
                      <w:tr w:rsidR="002C4826" w:rsidRPr="00F67775" w14:paraId="00C0F3BC"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14D86739" w14:textId="77777777" w:rsidR="002C4826" w:rsidRPr="00FD2134" w:rsidRDefault="002C4826" w:rsidP="00E4515E">
                            <w:pPr>
                              <w:jc w:val="center"/>
                              <w:rPr>
                                <w:rStyle w:val="SubtleEmphasis"/>
                              </w:rPr>
                            </w:pPr>
                            <w:r w:rsidRPr="00FD2134">
                              <w:rPr>
                                <w:rStyle w:val="SubtleEmphasis"/>
                              </w:rPr>
                              <w:t>Manitoba</w:t>
                            </w:r>
                          </w:p>
                        </w:tc>
                        <w:tc>
                          <w:tcPr>
                            <w:tcW w:w="891" w:type="dxa"/>
                            <w:shd w:val="clear" w:color="auto" w:fill="auto"/>
                            <w:noWrap/>
                            <w:vAlign w:val="center"/>
                            <w:hideMark/>
                          </w:tcPr>
                          <w:p w14:paraId="4CFCA416"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6</w:t>
                            </w:r>
                          </w:p>
                        </w:tc>
                        <w:tc>
                          <w:tcPr>
                            <w:tcW w:w="1394" w:type="dxa"/>
                            <w:shd w:val="clear" w:color="auto" w:fill="auto"/>
                            <w:noWrap/>
                            <w:vAlign w:val="center"/>
                            <w:hideMark/>
                          </w:tcPr>
                          <w:p w14:paraId="132FCA8B"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w:t>
                            </w:r>
                          </w:p>
                        </w:tc>
                        <w:tc>
                          <w:tcPr>
                            <w:tcW w:w="1276" w:type="dxa"/>
                            <w:shd w:val="clear" w:color="auto" w:fill="auto"/>
                            <w:noWrap/>
                            <w:vAlign w:val="center"/>
                            <w:hideMark/>
                          </w:tcPr>
                          <w:p w14:paraId="2B79F536"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5</w:t>
                            </w:r>
                          </w:p>
                        </w:tc>
                      </w:tr>
                      <w:tr w:rsidR="002C4826" w:rsidRPr="00F67775" w14:paraId="29AFC64A"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055321FB" w14:textId="77777777" w:rsidR="002C4826" w:rsidRPr="00FD2134" w:rsidRDefault="002C4826" w:rsidP="00E4515E">
                            <w:pPr>
                              <w:jc w:val="center"/>
                              <w:rPr>
                                <w:rStyle w:val="SubtleEmphasis"/>
                              </w:rPr>
                            </w:pPr>
                            <w:r w:rsidRPr="00FD2134">
                              <w:rPr>
                                <w:rStyle w:val="SubtleEmphasis"/>
                              </w:rPr>
                              <w:t>New Brunswick</w:t>
                            </w:r>
                          </w:p>
                        </w:tc>
                        <w:tc>
                          <w:tcPr>
                            <w:tcW w:w="891" w:type="dxa"/>
                            <w:shd w:val="clear" w:color="auto" w:fill="auto"/>
                            <w:noWrap/>
                            <w:vAlign w:val="center"/>
                            <w:hideMark/>
                          </w:tcPr>
                          <w:p w14:paraId="614B53E1"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5</w:t>
                            </w:r>
                          </w:p>
                        </w:tc>
                        <w:tc>
                          <w:tcPr>
                            <w:tcW w:w="1394" w:type="dxa"/>
                            <w:shd w:val="clear" w:color="auto" w:fill="auto"/>
                            <w:noWrap/>
                            <w:vAlign w:val="center"/>
                            <w:hideMark/>
                          </w:tcPr>
                          <w:p w14:paraId="21DDBED5"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w:t>
                            </w:r>
                          </w:p>
                        </w:tc>
                        <w:tc>
                          <w:tcPr>
                            <w:tcW w:w="1276" w:type="dxa"/>
                            <w:shd w:val="clear" w:color="auto" w:fill="auto"/>
                            <w:noWrap/>
                            <w:vAlign w:val="center"/>
                            <w:hideMark/>
                          </w:tcPr>
                          <w:p w14:paraId="52EEAEAB"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4</w:t>
                            </w:r>
                          </w:p>
                        </w:tc>
                      </w:tr>
                      <w:tr w:rsidR="002C4826" w:rsidRPr="00F67775" w14:paraId="507865DE"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5756DB80" w14:textId="77777777" w:rsidR="002C4826" w:rsidRPr="00FD2134" w:rsidRDefault="002C4826" w:rsidP="00E4515E">
                            <w:pPr>
                              <w:jc w:val="center"/>
                              <w:rPr>
                                <w:rStyle w:val="SubtleEmphasis"/>
                              </w:rPr>
                            </w:pPr>
                            <w:r w:rsidRPr="00FD2134">
                              <w:rPr>
                                <w:rStyle w:val="SubtleEmphasis"/>
                              </w:rPr>
                              <w:t>Newfoundland and Labrador</w:t>
                            </w:r>
                          </w:p>
                        </w:tc>
                        <w:tc>
                          <w:tcPr>
                            <w:tcW w:w="891" w:type="dxa"/>
                            <w:shd w:val="clear" w:color="auto" w:fill="auto"/>
                            <w:noWrap/>
                            <w:vAlign w:val="center"/>
                            <w:hideMark/>
                          </w:tcPr>
                          <w:p w14:paraId="3A2F9671"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8</w:t>
                            </w:r>
                          </w:p>
                        </w:tc>
                        <w:tc>
                          <w:tcPr>
                            <w:tcW w:w="1394" w:type="dxa"/>
                            <w:shd w:val="clear" w:color="auto" w:fill="auto"/>
                            <w:noWrap/>
                            <w:vAlign w:val="center"/>
                            <w:hideMark/>
                          </w:tcPr>
                          <w:p w14:paraId="4EAB37D4"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w:t>
                            </w:r>
                          </w:p>
                        </w:tc>
                        <w:tc>
                          <w:tcPr>
                            <w:tcW w:w="1276" w:type="dxa"/>
                            <w:shd w:val="clear" w:color="auto" w:fill="auto"/>
                            <w:noWrap/>
                            <w:vAlign w:val="center"/>
                            <w:hideMark/>
                          </w:tcPr>
                          <w:p w14:paraId="1989A47F"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7</w:t>
                            </w:r>
                          </w:p>
                        </w:tc>
                      </w:tr>
                      <w:tr w:rsidR="002C4826" w:rsidRPr="00F67775" w14:paraId="2F8E9491"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35E8C54C" w14:textId="77777777" w:rsidR="002C4826" w:rsidRPr="00FD2134" w:rsidRDefault="002C4826" w:rsidP="00E4515E">
                            <w:pPr>
                              <w:jc w:val="center"/>
                              <w:rPr>
                                <w:rStyle w:val="SubtleEmphasis"/>
                              </w:rPr>
                            </w:pPr>
                            <w:r w:rsidRPr="00FD2134">
                              <w:rPr>
                                <w:rStyle w:val="SubtleEmphasis"/>
                              </w:rPr>
                              <w:t>Nova Scotia</w:t>
                            </w:r>
                          </w:p>
                        </w:tc>
                        <w:tc>
                          <w:tcPr>
                            <w:tcW w:w="891" w:type="dxa"/>
                            <w:shd w:val="clear" w:color="auto" w:fill="auto"/>
                            <w:noWrap/>
                            <w:vAlign w:val="center"/>
                            <w:hideMark/>
                          </w:tcPr>
                          <w:p w14:paraId="3DE5D1AC"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4</w:t>
                            </w:r>
                          </w:p>
                        </w:tc>
                        <w:tc>
                          <w:tcPr>
                            <w:tcW w:w="1394" w:type="dxa"/>
                            <w:shd w:val="clear" w:color="auto" w:fill="auto"/>
                            <w:noWrap/>
                            <w:vAlign w:val="center"/>
                            <w:hideMark/>
                          </w:tcPr>
                          <w:p w14:paraId="34A97DE4"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w:t>
                            </w:r>
                          </w:p>
                        </w:tc>
                        <w:tc>
                          <w:tcPr>
                            <w:tcW w:w="1276" w:type="dxa"/>
                            <w:shd w:val="clear" w:color="auto" w:fill="auto"/>
                            <w:noWrap/>
                            <w:vAlign w:val="center"/>
                            <w:hideMark/>
                          </w:tcPr>
                          <w:p w14:paraId="654F5577"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3</w:t>
                            </w:r>
                          </w:p>
                        </w:tc>
                      </w:tr>
                      <w:tr w:rsidR="002C4826" w:rsidRPr="00F67775" w14:paraId="0C583C0F"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0BE64C74" w14:textId="77777777" w:rsidR="002C4826" w:rsidRPr="00FD2134" w:rsidRDefault="002C4826" w:rsidP="00E4515E">
                            <w:pPr>
                              <w:jc w:val="center"/>
                              <w:rPr>
                                <w:rStyle w:val="SubtleEmphasis"/>
                              </w:rPr>
                            </w:pPr>
                            <w:r w:rsidRPr="00FD2134">
                              <w:rPr>
                                <w:rStyle w:val="SubtleEmphasis"/>
                              </w:rPr>
                              <w:t>Ontario</w:t>
                            </w:r>
                          </w:p>
                        </w:tc>
                        <w:tc>
                          <w:tcPr>
                            <w:tcW w:w="891" w:type="dxa"/>
                            <w:shd w:val="clear" w:color="auto" w:fill="auto"/>
                            <w:noWrap/>
                            <w:vAlign w:val="center"/>
                            <w:hideMark/>
                          </w:tcPr>
                          <w:p w14:paraId="1D0FC673"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51</w:t>
                            </w:r>
                          </w:p>
                        </w:tc>
                        <w:tc>
                          <w:tcPr>
                            <w:tcW w:w="1394" w:type="dxa"/>
                            <w:shd w:val="clear" w:color="auto" w:fill="auto"/>
                            <w:noWrap/>
                            <w:vAlign w:val="center"/>
                            <w:hideMark/>
                          </w:tcPr>
                          <w:p w14:paraId="013CE81F"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6</w:t>
                            </w:r>
                          </w:p>
                        </w:tc>
                        <w:tc>
                          <w:tcPr>
                            <w:tcW w:w="1276" w:type="dxa"/>
                            <w:shd w:val="clear" w:color="auto" w:fill="auto"/>
                            <w:noWrap/>
                            <w:vAlign w:val="center"/>
                            <w:hideMark/>
                          </w:tcPr>
                          <w:p w14:paraId="18A1A589"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35</w:t>
                            </w:r>
                          </w:p>
                        </w:tc>
                      </w:tr>
                      <w:tr w:rsidR="002C4826" w:rsidRPr="00F67775" w14:paraId="4308E7AA"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3004CEC6" w14:textId="77777777" w:rsidR="002C4826" w:rsidRPr="00FD2134" w:rsidRDefault="002C4826" w:rsidP="00E4515E">
                            <w:pPr>
                              <w:jc w:val="center"/>
                              <w:rPr>
                                <w:rStyle w:val="SubtleEmphasis"/>
                              </w:rPr>
                            </w:pPr>
                            <w:r w:rsidRPr="00FD2134">
                              <w:rPr>
                                <w:rStyle w:val="SubtleEmphasis"/>
                              </w:rPr>
                              <w:t>Prince Edward Island</w:t>
                            </w:r>
                          </w:p>
                        </w:tc>
                        <w:tc>
                          <w:tcPr>
                            <w:tcW w:w="891" w:type="dxa"/>
                            <w:shd w:val="clear" w:color="auto" w:fill="auto"/>
                            <w:noWrap/>
                            <w:vAlign w:val="center"/>
                            <w:hideMark/>
                          </w:tcPr>
                          <w:p w14:paraId="437D506B"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3</w:t>
                            </w:r>
                          </w:p>
                        </w:tc>
                        <w:tc>
                          <w:tcPr>
                            <w:tcW w:w="1394" w:type="dxa"/>
                            <w:shd w:val="clear" w:color="auto" w:fill="auto"/>
                            <w:noWrap/>
                            <w:vAlign w:val="center"/>
                            <w:hideMark/>
                          </w:tcPr>
                          <w:p w14:paraId="3982E9D5"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0</w:t>
                            </w:r>
                          </w:p>
                        </w:tc>
                        <w:tc>
                          <w:tcPr>
                            <w:tcW w:w="1276" w:type="dxa"/>
                            <w:shd w:val="clear" w:color="auto" w:fill="auto"/>
                            <w:noWrap/>
                            <w:vAlign w:val="center"/>
                            <w:hideMark/>
                          </w:tcPr>
                          <w:p w14:paraId="6E516126"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3</w:t>
                            </w:r>
                          </w:p>
                        </w:tc>
                      </w:tr>
                      <w:tr w:rsidR="002C4826" w:rsidRPr="00F67775" w14:paraId="40FDEC65"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47AC3E26" w14:textId="77777777" w:rsidR="002C4826" w:rsidRPr="00FD2134" w:rsidRDefault="002C4826" w:rsidP="00E4515E">
                            <w:pPr>
                              <w:jc w:val="center"/>
                              <w:rPr>
                                <w:rStyle w:val="SubtleEmphasis"/>
                              </w:rPr>
                            </w:pPr>
                            <w:r w:rsidRPr="00FD2134">
                              <w:rPr>
                                <w:rStyle w:val="SubtleEmphasis"/>
                              </w:rPr>
                              <w:t>Quebec</w:t>
                            </w:r>
                          </w:p>
                        </w:tc>
                        <w:tc>
                          <w:tcPr>
                            <w:tcW w:w="891" w:type="dxa"/>
                            <w:shd w:val="clear" w:color="auto" w:fill="auto"/>
                            <w:noWrap/>
                            <w:vAlign w:val="center"/>
                            <w:hideMark/>
                          </w:tcPr>
                          <w:p w14:paraId="35D90608"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94</w:t>
                            </w:r>
                          </w:p>
                        </w:tc>
                        <w:tc>
                          <w:tcPr>
                            <w:tcW w:w="1394" w:type="dxa"/>
                            <w:shd w:val="clear" w:color="auto" w:fill="auto"/>
                            <w:noWrap/>
                            <w:vAlign w:val="center"/>
                            <w:hideMark/>
                          </w:tcPr>
                          <w:p w14:paraId="61C92CA8"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4</w:t>
                            </w:r>
                          </w:p>
                        </w:tc>
                        <w:tc>
                          <w:tcPr>
                            <w:tcW w:w="1276" w:type="dxa"/>
                            <w:shd w:val="clear" w:color="auto" w:fill="auto"/>
                            <w:noWrap/>
                            <w:vAlign w:val="center"/>
                            <w:hideMark/>
                          </w:tcPr>
                          <w:p w14:paraId="7DC31B5E"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80</w:t>
                            </w:r>
                          </w:p>
                        </w:tc>
                      </w:tr>
                      <w:tr w:rsidR="002C4826" w:rsidRPr="00F67775" w14:paraId="5630C9E6" w14:textId="77777777" w:rsidTr="00F15EAC">
                        <w:trPr>
                          <w:gridAfter w:val="1"/>
                          <w:wAfter w:w="125" w:type="dxa"/>
                          <w:trHeight w:val="30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vAlign w:val="center"/>
                            <w:hideMark/>
                          </w:tcPr>
                          <w:p w14:paraId="6862B349" w14:textId="77777777" w:rsidR="002C4826" w:rsidRPr="00FD2134" w:rsidRDefault="002C4826" w:rsidP="00E4515E">
                            <w:pPr>
                              <w:jc w:val="center"/>
                              <w:rPr>
                                <w:rStyle w:val="SubtleEmphasis"/>
                              </w:rPr>
                            </w:pPr>
                            <w:r w:rsidRPr="00FD2134">
                              <w:rPr>
                                <w:rStyle w:val="SubtleEmphasis"/>
                              </w:rPr>
                              <w:t>Saskatchewan</w:t>
                            </w:r>
                          </w:p>
                        </w:tc>
                        <w:tc>
                          <w:tcPr>
                            <w:tcW w:w="891" w:type="dxa"/>
                            <w:shd w:val="clear" w:color="auto" w:fill="auto"/>
                            <w:noWrap/>
                            <w:vAlign w:val="center"/>
                            <w:hideMark/>
                          </w:tcPr>
                          <w:p w14:paraId="2D84D422"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8</w:t>
                            </w:r>
                          </w:p>
                        </w:tc>
                        <w:tc>
                          <w:tcPr>
                            <w:tcW w:w="1394" w:type="dxa"/>
                            <w:shd w:val="clear" w:color="auto" w:fill="auto"/>
                            <w:noWrap/>
                            <w:vAlign w:val="center"/>
                            <w:hideMark/>
                          </w:tcPr>
                          <w:p w14:paraId="5BCAE34F"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2</w:t>
                            </w:r>
                          </w:p>
                        </w:tc>
                        <w:tc>
                          <w:tcPr>
                            <w:tcW w:w="1276" w:type="dxa"/>
                            <w:shd w:val="clear" w:color="auto" w:fill="auto"/>
                            <w:noWrap/>
                            <w:vAlign w:val="center"/>
                            <w:hideMark/>
                          </w:tcPr>
                          <w:p w14:paraId="117F2811" w14:textId="77777777" w:rsidR="002C4826" w:rsidRPr="00FD2134" w:rsidRDefault="002C4826" w:rsidP="00E4515E">
                            <w:pPr>
                              <w:jc w:val="center"/>
                              <w:cnfStyle w:val="000000000000" w:firstRow="0" w:lastRow="0" w:firstColumn="0" w:lastColumn="0" w:oddVBand="0" w:evenVBand="0" w:oddHBand="0" w:evenHBand="0" w:firstRowFirstColumn="0" w:firstRowLastColumn="0" w:lastRowFirstColumn="0" w:lastRowLastColumn="0"/>
                              <w:rPr>
                                <w:rStyle w:val="SubtleEmphasis"/>
                              </w:rPr>
                            </w:pPr>
                            <w:r w:rsidRPr="00FD2134">
                              <w:rPr>
                                <w:rStyle w:val="SubtleEmphasis"/>
                              </w:rPr>
                              <w:t>16</w:t>
                            </w:r>
                          </w:p>
                        </w:tc>
                      </w:tr>
                    </w:tbl>
                    <w:p w14:paraId="28BE5F76" w14:textId="77777777" w:rsidR="002C4826" w:rsidRDefault="002C4826" w:rsidP="003D4497">
                      <w:pPr>
                        <w:rPr>
                          <w:rStyle w:val="SubtleEmphasis"/>
                        </w:rPr>
                      </w:pPr>
                    </w:p>
                  </w:txbxContent>
                </v:textbox>
                <w10:wrap type="square" anchory="page"/>
              </v:shape>
            </w:pict>
          </mc:Fallback>
        </mc:AlternateContent>
      </w:r>
      <w:r w:rsidR="00C02CA9">
        <w:t>Examining t</w:t>
      </w:r>
      <w:r w:rsidR="00303D31">
        <w:t xml:space="preserve">he Google COVID-19 Community Mobility Reports provide some applications for </w:t>
      </w:r>
      <w:r w:rsidR="00C02CA9">
        <w:t xml:space="preserve">relating changes in human recreation to conservation areas. </w:t>
      </w:r>
      <w:r w:rsidR="00F134F7">
        <w:t>In the summer of 2020, travel to ‘Parks’ across all of Canada increased by ~150% relative to Janu</w:t>
      </w:r>
      <w:r w:rsidR="00E11923">
        <w:t xml:space="preserve">ary 2020 (Figure 1). This federal average can be used to identify </w:t>
      </w:r>
      <w:r w:rsidR="003E1C6F">
        <w:t xml:space="preserve">jurisdictions </w:t>
      </w:r>
      <w:r w:rsidR="003E1C6F">
        <w:lastRenderedPageBreak/>
        <w:t xml:space="preserve">at the provincial or municipal level that had higher or lower relative changes than the federal average. </w:t>
      </w:r>
      <w:r w:rsidR="002A37E8">
        <w:t xml:space="preserve">An example of such a place is Canmore, AB, which had a nearly </w:t>
      </w:r>
      <w:r w:rsidR="005F3B85">
        <w:t xml:space="preserve">350% increase in travel to ‘Parks’ relative to January 2020. </w:t>
      </w:r>
      <w:r w:rsidR="00B55447">
        <w:t xml:space="preserve">A logical inference of this result could be that </w:t>
      </w:r>
      <w:r w:rsidR="003A0103">
        <w:t xml:space="preserve">the relative proximity of Canmore to several of the Rocky Mountain </w:t>
      </w:r>
      <w:r w:rsidR="00B55447">
        <w:t>parks, such as Banff</w:t>
      </w:r>
      <w:r w:rsidR="00C65105">
        <w:t xml:space="preserve"> National Park</w:t>
      </w:r>
      <w:r w:rsidR="00B55447">
        <w:t>, Jasper</w:t>
      </w:r>
      <w:r w:rsidR="00C65105">
        <w:t xml:space="preserve"> National Park</w:t>
      </w:r>
      <w:r w:rsidR="00B55447">
        <w:t>, or Castle</w:t>
      </w:r>
      <w:r w:rsidR="00C65105">
        <w:t xml:space="preserve"> Provincial Park</w:t>
      </w:r>
      <w:r w:rsidR="00B55447">
        <w:t xml:space="preserve">, </w:t>
      </w:r>
      <w:r w:rsidR="006F3077">
        <w:t xml:space="preserve">results in increased travel to conservation areas compared with the rest of Canada. </w:t>
      </w:r>
      <w:r w:rsidR="006F10FD">
        <w:t xml:space="preserve">While this may seem an obvious observation, </w:t>
      </w:r>
      <w:r w:rsidR="00C65105">
        <w:t xml:space="preserve">similar logic and comparisons can be used to examine </w:t>
      </w:r>
      <w:r w:rsidR="008E753B">
        <w:t xml:space="preserve">jurisdictions with similar patterns and less obvious rationale. </w:t>
      </w:r>
    </w:p>
    <w:p w14:paraId="7F70A70B" w14:textId="6FE3AA1C" w:rsidR="008E753B" w:rsidRPr="003D4497" w:rsidRDefault="0041404B" w:rsidP="003D4497">
      <w:r w:rsidRPr="003D4497">
        <w:t xml:space="preserve">Despite its application to some situations, use of </w:t>
      </w:r>
      <w:r w:rsidR="00D816DB" w:rsidRPr="003D4497">
        <w:t>the Google COVID-19 Community Mobility Report</w:t>
      </w:r>
      <w:r w:rsidRPr="003D4497">
        <w:t xml:space="preserve"> data is accompanied by several caveats. </w:t>
      </w:r>
      <w:r w:rsidR="00A324B4" w:rsidRPr="003D4497">
        <w:t>First, this data is only available for 2020, and</w:t>
      </w:r>
      <w:r w:rsidR="009314A8" w:rsidRPr="003D4497">
        <w:t xml:space="preserve"> so</w:t>
      </w:r>
      <w:r w:rsidR="00A324B4" w:rsidRPr="003D4497">
        <w:t xml:space="preserve"> it cannot be determined if the increase</w:t>
      </w:r>
      <w:r w:rsidR="003A0D30" w:rsidRPr="003D4497">
        <w:t>d</w:t>
      </w:r>
      <w:r w:rsidR="000C59D8" w:rsidRPr="003D4497">
        <w:t xml:space="preserve"> travel to parks in Canmore compared to </w:t>
      </w:r>
      <w:r w:rsidR="00A838DE" w:rsidRPr="003D4497">
        <w:t xml:space="preserve">all of </w:t>
      </w:r>
      <w:r w:rsidR="000C59D8" w:rsidRPr="003D4497">
        <w:t xml:space="preserve">Canada is an annual phenomenon, or if </w:t>
      </w:r>
      <w:r w:rsidR="00D62284" w:rsidRPr="003D4497">
        <w:t xml:space="preserve">it was uniquely the case in 2020. The anonymity restrictions associated with this data also </w:t>
      </w:r>
      <w:r w:rsidR="00F67A2D" w:rsidRPr="003D4497">
        <w:t>limit the number of jurisdictions with ‘useful data’ due to the number of missing data points</w:t>
      </w:r>
      <w:r w:rsidR="00AC43DE" w:rsidRPr="003D4497">
        <w:t xml:space="preserve"> (Table 1)</w:t>
      </w:r>
      <w:r w:rsidR="00F67A2D" w:rsidRPr="003D4497">
        <w:t xml:space="preserve">. </w:t>
      </w:r>
      <w:r w:rsidR="00B02AE2" w:rsidRPr="003D4497">
        <w:t xml:space="preserve">Finally, this data will be updated by Google only as long as it is helpful to </w:t>
      </w:r>
      <w:r w:rsidR="007F1793" w:rsidRPr="003D4497">
        <w:t>Public Health workers</w:t>
      </w:r>
      <w:r w:rsidR="00A838DE" w:rsidRPr="003D4497">
        <w:t xml:space="preserve"> during the pandemic</w:t>
      </w:r>
      <w:r w:rsidR="007F1793" w:rsidRPr="003D4497">
        <w:t xml:space="preserve">. </w:t>
      </w:r>
      <w:r w:rsidR="00F86BAD" w:rsidRPr="003D4497">
        <w:t>This source thus has some potential for examining recreation in conservation areas, but it is limited</w:t>
      </w:r>
      <w:r w:rsidR="00351B47" w:rsidRPr="003D4497">
        <w:t>.</w:t>
      </w:r>
      <w:r w:rsidR="007F1793" w:rsidRPr="003D4497">
        <w:t xml:space="preserve"> If discussions were begun with Google to coopt this type of </w:t>
      </w:r>
      <w:r w:rsidR="0004683C" w:rsidRPr="003D4497">
        <w:t xml:space="preserve">locational </w:t>
      </w:r>
      <w:r w:rsidR="007F1793" w:rsidRPr="003D4497">
        <w:t>data in</w:t>
      </w:r>
      <w:r w:rsidR="00CA2C1E" w:rsidRPr="003D4497">
        <w:t xml:space="preserve"> m</w:t>
      </w:r>
      <w:r w:rsidR="007F1793" w:rsidRPr="003D4497">
        <w:t xml:space="preserve">ore useful formats for </w:t>
      </w:r>
      <w:r w:rsidR="003A0D30" w:rsidRPr="003D4497">
        <w:t xml:space="preserve">managers of conservation areas, it </w:t>
      </w:r>
      <w:r w:rsidR="003B3BBE">
        <w:rPr>
          <w:noProof/>
        </w:rPr>
        <mc:AlternateContent>
          <mc:Choice Requires="wps">
            <w:drawing>
              <wp:anchor distT="45720" distB="45720" distL="114300" distR="114300" simplePos="0" relativeHeight="251681792" behindDoc="0" locked="0" layoutInCell="1" allowOverlap="1" wp14:anchorId="5EF3CD40" wp14:editId="12F0B3A8">
                <wp:simplePos x="0" y="0"/>
                <wp:positionH relativeFrom="column">
                  <wp:posOffset>3571875</wp:posOffset>
                </wp:positionH>
                <wp:positionV relativeFrom="page">
                  <wp:posOffset>590550</wp:posOffset>
                </wp:positionV>
                <wp:extent cx="3239770" cy="5734050"/>
                <wp:effectExtent l="0" t="0" r="0" b="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5734050"/>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noFill/>
                          <a:miter lim="800000"/>
                          <a:headEnd/>
                          <a:tailEnd/>
                        </a:ln>
                      </wps:spPr>
                      <wps:txbx>
                        <w:txbxContent>
                          <w:p w14:paraId="3B62AD9C" w14:textId="77777777" w:rsidR="002F518A" w:rsidRDefault="002F518A" w:rsidP="005A7140">
                            <w:pPr>
                              <w:jc w:val="center"/>
                              <w:rPr>
                                <w:rStyle w:val="SubtleEmphasis"/>
                                <w:i w:val="0"/>
                                <w:iCs w:val="0"/>
                              </w:rPr>
                            </w:pPr>
                            <w:r>
                              <w:rPr>
                                <w:noProof/>
                              </w:rPr>
                              <w:drawing>
                                <wp:inline distT="0" distB="0" distL="0" distR="0" wp14:anchorId="5ADD536D" wp14:editId="77D66F76">
                                  <wp:extent cx="2905125" cy="2077085"/>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53AB0B7E" w14:textId="77777777" w:rsidR="002F518A" w:rsidRDefault="002F518A" w:rsidP="005A7140">
                            <w:pPr>
                              <w:jc w:val="center"/>
                              <w:rPr>
                                <w:rStyle w:val="SubtleEmphasis"/>
                                <w:i w:val="0"/>
                                <w:iCs w:val="0"/>
                              </w:rPr>
                            </w:pPr>
                            <w:r>
                              <w:rPr>
                                <w:noProof/>
                              </w:rPr>
                              <w:drawing>
                                <wp:inline distT="0" distB="0" distL="0" distR="0" wp14:anchorId="787EED29" wp14:editId="385D424B">
                                  <wp:extent cx="2905125" cy="207708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63E4C819" w14:textId="77777777" w:rsidR="002F518A" w:rsidRPr="00161286" w:rsidRDefault="002F518A" w:rsidP="003D4497">
                            <w:pPr>
                              <w:rPr>
                                <w:rStyle w:val="SubtleEmphasis"/>
                              </w:rPr>
                            </w:pPr>
                            <w:r w:rsidRPr="00331E3F">
                              <w:rPr>
                                <w:rStyle w:val="SubtleEmphasis"/>
                                <w:b/>
                                <w:bCs/>
                              </w:rPr>
                              <w:t>Figure 2:</w:t>
                            </w:r>
                            <w:r w:rsidRPr="00FD2134">
                              <w:rPr>
                                <w:rStyle w:val="SubtleEmphasis"/>
                              </w:rPr>
                              <w:t xml:space="preserve"> Google Trends results for searches for “national park” and “crown land” within Canada from 2016 to November 2020. Interest is shown as a percentage relative to the point in the 5-year period with the highest interest. Dotted blue lines show average annual maximum from 2016-2019. Both terms are annually cyclic, increasing in spring and decreasing in fall, but in 2020 “national park” decreased in interest by ~20% while “crown land” increased by ~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F3CD40" id="_x0000_s1031" type="#_x0000_t202" style="position:absolute;margin-left:281.25pt;margin-top:46.5pt;width:255.1pt;height:451.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" fillcolor="#f6f8fc [180]" stroked="f">
                <v:fill color2="#c7d4ed [980]" colors="0 #f6f8fc;48497f #abc0e4;54395f #abc0e4;1 #c7d5ed" focus="100%" type="gradient"/>
                <v:textbox>
                  <w:txbxContent>
                    <w:p w14:paraId="3B62AD9C" w14:textId="77777777" w:rsidR="002F518A" w:rsidRDefault="002F518A" w:rsidP="005A7140">
                      <w:pPr>
                        <w:jc w:val="center"/>
                        <w:rPr>
                          <w:rStyle w:val="SubtleEmphasis"/>
                          <w:i w:val="0"/>
                          <w:iCs w:val="0"/>
                        </w:rPr>
                      </w:pPr>
                      <w:r>
                        <w:rPr>
                          <w:noProof/>
                        </w:rPr>
                        <w:drawing>
                          <wp:inline distT="0" distB="0" distL="0" distR="0" wp14:anchorId="5ADD536D" wp14:editId="77D66F76">
                            <wp:extent cx="2905125" cy="2077085"/>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53AB0B7E" w14:textId="77777777" w:rsidR="002F518A" w:rsidRDefault="002F518A" w:rsidP="005A7140">
                      <w:pPr>
                        <w:jc w:val="center"/>
                        <w:rPr>
                          <w:rStyle w:val="SubtleEmphasis"/>
                          <w:i w:val="0"/>
                          <w:iCs w:val="0"/>
                        </w:rPr>
                      </w:pPr>
                      <w:r>
                        <w:rPr>
                          <w:noProof/>
                        </w:rPr>
                        <w:drawing>
                          <wp:inline distT="0" distB="0" distL="0" distR="0" wp14:anchorId="787EED29" wp14:editId="385D424B">
                            <wp:extent cx="2905125" cy="207708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63E4C819" w14:textId="77777777" w:rsidR="002F518A" w:rsidRPr="00161286" w:rsidRDefault="002F518A" w:rsidP="003D4497">
                      <w:pPr>
                        <w:rPr>
                          <w:rStyle w:val="SubtleEmphasis"/>
                        </w:rPr>
                      </w:pPr>
                      <w:r w:rsidRPr="00331E3F">
                        <w:rPr>
                          <w:rStyle w:val="SubtleEmphasis"/>
                          <w:b/>
                          <w:bCs/>
                        </w:rPr>
                        <w:t>Figure 2:</w:t>
                      </w:r>
                      <w:r w:rsidRPr="00FD2134">
                        <w:rPr>
                          <w:rStyle w:val="SubtleEmphasis"/>
                        </w:rPr>
                        <w:t xml:space="preserve"> Google Trends results for searches for “national park” and “crown land” within Canada from 2016 to November 2020. Interest is shown as a percentage relative to the point in the 5-year period with the highest interest. Dotted blue lines show average annual maximum from 2016-2019. Both terms are annually cyclic, increasing in spring and decreasing in fall, but in 2020 “national park” decreased in interest by ~20% while “crown land” increased by ~50%.</w:t>
                      </w:r>
                    </w:p>
                  </w:txbxContent>
                </v:textbox>
                <w10:wrap type="square" anchory="page"/>
              </v:shape>
            </w:pict>
          </mc:Fallback>
        </mc:AlternateContent>
      </w:r>
      <w:r w:rsidR="00622300" w:rsidRPr="003D4497">
        <w:t>would have a vast potential for identifying human usage of conservation areas</w:t>
      </w:r>
      <w:r w:rsidR="00CA2C1E" w:rsidRPr="003D4497">
        <w:t xml:space="preserve"> by type and location</w:t>
      </w:r>
      <w:r w:rsidR="00622300" w:rsidRPr="003D4497">
        <w:t xml:space="preserve">. </w:t>
      </w:r>
    </w:p>
    <w:p w14:paraId="585E6EFB" w14:textId="7359B47B" w:rsidR="00F86BAD" w:rsidRDefault="0004683C" w:rsidP="003D4497">
      <w:r>
        <w:t xml:space="preserve">Alternatively, </w:t>
      </w:r>
      <w:r w:rsidR="00E475C2">
        <w:t>Google Trends offers a much more</w:t>
      </w:r>
      <w:r>
        <w:t xml:space="preserve"> immediate,</w:t>
      </w:r>
      <w:r w:rsidR="00E475C2">
        <w:t xml:space="preserve"> robust</w:t>
      </w:r>
      <w:r>
        <w:t>,</w:t>
      </w:r>
      <w:r w:rsidR="00E475C2">
        <w:t xml:space="preserve"> and </w:t>
      </w:r>
      <w:r w:rsidR="00AD6AEE">
        <w:t xml:space="preserve">versatile tool for examining </w:t>
      </w:r>
      <w:r>
        <w:t>recreation in conservation areas</w:t>
      </w:r>
      <w:r w:rsidR="007F7443">
        <w:t xml:space="preserve">. </w:t>
      </w:r>
      <w:r w:rsidR="006751CE">
        <w:t>For example, c</w:t>
      </w:r>
      <w:r w:rsidR="00F93DF3">
        <w:t xml:space="preserve">omparisons of the relative search interest in “National Park” and “Crown Land” </w:t>
      </w:r>
      <w:r w:rsidR="006751CE">
        <w:t xml:space="preserve">over the last 5 years across Canada can be made (Figure 2). It is immediately evident that </w:t>
      </w:r>
      <w:r w:rsidR="000F6991">
        <w:t xml:space="preserve">both terms have annual cycles whereby they increase in popularity in the spring and decrease again in the fall. </w:t>
      </w:r>
      <w:r w:rsidR="008F670F">
        <w:t>This makes sense considering the seasonality of recreation in these types of conservation areas</w:t>
      </w:r>
      <w:r w:rsidR="00AA775E">
        <w:t xml:space="preserve"> within Canada</w:t>
      </w:r>
      <w:r w:rsidR="008F670F">
        <w:t xml:space="preserve">. However, other differences can be observed as well. </w:t>
      </w:r>
      <w:r w:rsidR="005C6157">
        <w:t>For example, the highest interest in “National Park” over the last 5 years is observed in 2017, coinciding with</w:t>
      </w:r>
      <w:r w:rsidR="00FA7A35">
        <w:t xml:space="preserve"> the Canada 150 free entry promotion. “Crown Land”, alternatively, shows more shaky </w:t>
      </w:r>
      <w:r w:rsidR="00A007CA">
        <w:t xml:space="preserve">annual </w:t>
      </w:r>
      <w:r w:rsidR="00FA7A35">
        <w:t>oscillations but then a massive spike</w:t>
      </w:r>
      <w:r w:rsidR="007A5632">
        <w:t xml:space="preserve"> in interest</w:t>
      </w:r>
      <w:r w:rsidR="00BE670A">
        <w:t xml:space="preserve"> during 2020. This difference leads to the inference that, </w:t>
      </w:r>
      <w:r w:rsidR="001F7C9D">
        <w:t xml:space="preserve">during COVID-19, </w:t>
      </w:r>
      <w:r w:rsidR="002D4040">
        <w:t xml:space="preserve">interest in travelling </w:t>
      </w:r>
      <w:r w:rsidR="001F7C9D">
        <w:t>to “Crown Land”</w:t>
      </w:r>
      <w:r w:rsidR="00BE670A">
        <w:t xml:space="preserve"> </w:t>
      </w:r>
      <w:r w:rsidR="00913C3D">
        <w:t xml:space="preserve">has </w:t>
      </w:r>
      <w:r w:rsidR="002D4040">
        <w:t>increas</w:t>
      </w:r>
      <w:r w:rsidR="00913C3D">
        <w:t xml:space="preserve">ed </w:t>
      </w:r>
      <w:r w:rsidR="002D4040">
        <w:t xml:space="preserve">more than interest </w:t>
      </w:r>
      <w:r w:rsidR="00913C3D">
        <w:t>in</w:t>
      </w:r>
      <w:r w:rsidR="002D4040">
        <w:t xml:space="preserve"> travel</w:t>
      </w:r>
      <w:r w:rsidR="00913C3D">
        <w:t>ing</w:t>
      </w:r>
      <w:r w:rsidR="002D4040">
        <w:t xml:space="preserve"> to </w:t>
      </w:r>
      <w:r w:rsidR="00E274B4">
        <w:t xml:space="preserve">“National Parks”. This is relevant </w:t>
      </w:r>
      <w:r w:rsidR="00A65D74">
        <w:t xml:space="preserve">considering recreation </w:t>
      </w:r>
      <w:r w:rsidR="00FE0F5C">
        <w:t xml:space="preserve">impacts are </w:t>
      </w:r>
      <w:r w:rsidR="009974EC">
        <w:t>likely</w:t>
      </w:r>
      <w:r w:rsidR="00FE0F5C">
        <w:t xml:space="preserve"> different between highly regulated national parks and </w:t>
      </w:r>
      <w:r w:rsidR="00362B84">
        <w:t xml:space="preserve">unregulated </w:t>
      </w:r>
      <w:r w:rsidR="00FE0F5C">
        <w:t>crown land</w:t>
      </w:r>
      <w:r w:rsidR="00362B84">
        <w:t xml:space="preserve">. </w:t>
      </w:r>
    </w:p>
    <w:p w14:paraId="7E553DBA" w14:textId="536DD38F" w:rsidR="00D31C5D" w:rsidRDefault="003B3BBE" w:rsidP="003D4497">
      <w:r w:rsidRPr="00244413">
        <w:rPr>
          <w:noProof/>
          <w:sz w:val="20"/>
          <w:szCs w:val="20"/>
        </w:rPr>
        <w:lastRenderedPageBreak/>
        <mc:AlternateContent>
          <mc:Choice Requires="wps">
            <w:drawing>
              <wp:anchor distT="45720" distB="45720" distL="114300" distR="114300" simplePos="0" relativeHeight="251663360" behindDoc="0" locked="0" layoutInCell="1" allowOverlap="1" wp14:anchorId="23422CE1" wp14:editId="4950F305">
                <wp:simplePos x="0" y="0"/>
                <wp:positionH relativeFrom="column">
                  <wp:posOffset>19050</wp:posOffset>
                </wp:positionH>
                <wp:positionV relativeFrom="page">
                  <wp:posOffset>6705600</wp:posOffset>
                </wp:positionV>
                <wp:extent cx="3239770" cy="2752725"/>
                <wp:effectExtent l="0" t="0" r="0" b="9525"/>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2752725"/>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noFill/>
                          <a:miter lim="800000"/>
                          <a:headEnd/>
                          <a:tailEnd/>
                        </a:ln>
                      </wps:spPr>
                      <wps:txbx>
                        <w:txbxContent>
                          <w:p w14:paraId="12717160" w14:textId="16D4334D" w:rsidR="005F1E99" w:rsidRPr="00F15EAC" w:rsidRDefault="006650BE" w:rsidP="003D4497">
                            <w:pPr>
                              <w:rPr>
                                <w:rStyle w:val="SubtleEmphasis"/>
                              </w:rPr>
                            </w:pPr>
                            <w:r w:rsidRPr="00F15EAC">
                              <w:rPr>
                                <w:rStyle w:val="SubtleEmphasis"/>
                                <w:b/>
                                <w:bCs/>
                              </w:rPr>
                              <w:t xml:space="preserve">Table </w:t>
                            </w:r>
                            <w:r w:rsidR="00D4492F" w:rsidRPr="00F15EAC">
                              <w:rPr>
                                <w:rStyle w:val="SubtleEmphasis"/>
                                <w:b/>
                                <w:bCs/>
                              </w:rPr>
                              <w:t>2</w:t>
                            </w:r>
                            <w:r w:rsidRPr="00F15EAC">
                              <w:rPr>
                                <w:rStyle w:val="SubtleEmphasis"/>
                                <w:b/>
                                <w:bCs/>
                              </w:rPr>
                              <w:t>:</w:t>
                            </w:r>
                            <w:r w:rsidRPr="00F15EAC">
                              <w:rPr>
                                <w:rStyle w:val="SubtleEmphasis"/>
                              </w:rPr>
                              <w:t xml:space="preserve"> </w:t>
                            </w:r>
                            <w:r w:rsidR="00730342" w:rsidRPr="00F15EAC">
                              <w:rPr>
                                <w:rStyle w:val="SubtleEmphasis"/>
                              </w:rPr>
                              <w:t>Google Trends</w:t>
                            </w:r>
                            <w:r w:rsidR="00237300" w:rsidRPr="00F15EAC">
                              <w:rPr>
                                <w:rStyle w:val="SubtleEmphasis"/>
                              </w:rPr>
                              <w:t xml:space="preserve"> </w:t>
                            </w:r>
                            <w:r w:rsidR="00E36A82" w:rsidRPr="00F15EAC">
                              <w:rPr>
                                <w:rStyle w:val="SubtleEmphasis"/>
                              </w:rPr>
                              <w:t xml:space="preserve">search term results. 2020 Interest </w:t>
                            </w:r>
                            <w:r w:rsidR="005A6258" w:rsidRPr="00F15EAC">
                              <w:rPr>
                                <w:rStyle w:val="SubtleEmphasis"/>
                              </w:rPr>
                              <w:t>‘increased’ if the max interest in 2020 was higher than the average max interest from 201</w:t>
                            </w:r>
                            <w:r w:rsidR="00DC0812" w:rsidRPr="00F15EAC">
                              <w:rPr>
                                <w:rStyle w:val="SubtleEmphasis"/>
                              </w:rPr>
                              <w:t xml:space="preserve">6 to 2019. </w:t>
                            </w:r>
                          </w:p>
                          <w:tbl>
                            <w:tblPr>
                              <w:tblStyle w:val="ListTable7Colorful-Accent5"/>
                              <w:tblW w:w="5080" w:type="dxa"/>
                              <w:tblLook w:val="06A0" w:firstRow="1" w:lastRow="0" w:firstColumn="1" w:lastColumn="0" w:noHBand="1" w:noVBand="1"/>
                            </w:tblPr>
                            <w:tblGrid>
                              <w:gridCol w:w="960"/>
                              <w:gridCol w:w="2160"/>
                              <w:gridCol w:w="1960"/>
                            </w:tblGrid>
                            <w:tr w:rsidR="00F15EAC" w:rsidRPr="00F15EAC" w14:paraId="16330124" w14:textId="77777777" w:rsidTr="00F15EAC">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60" w:type="dxa"/>
                                  <w:shd w:val="clear" w:color="auto" w:fill="auto"/>
                                  <w:noWrap/>
                                  <w:hideMark/>
                                </w:tcPr>
                                <w:p w14:paraId="3CD01FF4" w14:textId="10711483" w:rsidR="00730342" w:rsidRPr="00F15EAC" w:rsidRDefault="00730342" w:rsidP="003D4497">
                                  <w:pPr>
                                    <w:rPr>
                                      <w:rStyle w:val="SubtleEmphasis"/>
                                    </w:rPr>
                                  </w:pPr>
                                </w:p>
                              </w:tc>
                              <w:tc>
                                <w:tcPr>
                                  <w:tcW w:w="2160" w:type="dxa"/>
                                  <w:shd w:val="clear" w:color="auto" w:fill="auto"/>
                                  <w:noWrap/>
                                  <w:hideMark/>
                                </w:tcPr>
                                <w:p w14:paraId="1766B32D" w14:textId="77777777" w:rsidR="00730342" w:rsidRPr="00F15EAC" w:rsidRDefault="00730342" w:rsidP="003D4497">
                                  <w:pPr>
                                    <w:cnfStyle w:val="100000000000" w:firstRow="1" w:lastRow="0" w:firstColumn="0" w:lastColumn="0" w:oddVBand="0" w:evenVBand="0" w:oddHBand="0" w:evenHBand="0" w:firstRowFirstColumn="0" w:firstRowLastColumn="0" w:lastRowFirstColumn="0" w:lastRowLastColumn="0"/>
                                    <w:rPr>
                                      <w:rStyle w:val="SubtleEmphasis"/>
                                    </w:rPr>
                                  </w:pPr>
                                  <w:r w:rsidRPr="00F15EAC">
                                    <w:rPr>
                                      <w:rStyle w:val="SubtleEmphasis"/>
                                    </w:rPr>
                                    <w:t>Search Term</w:t>
                                  </w:r>
                                </w:p>
                              </w:tc>
                              <w:tc>
                                <w:tcPr>
                                  <w:tcW w:w="1960" w:type="dxa"/>
                                  <w:shd w:val="clear" w:color="auto" w:fill="auto"/>
                                  <w:noWrap/>
                                  <w:hideMark/>
                                </w:tcPr>
                                <w:p w14:paraId="59F48F87" w14:textId="77777777" w:rsidR="00730342" w:rsidRPr="00F15EAC" w:rsidRDefault="00730342" w:rsidP="003D4497">
                                  <w:pPr>
                                    <w:cnfStyle w:val="100000000000" w:firstRow="1" w:lastRow="0" w:firstColumn="0" w:lastColumn="0" w:oddVBand="0" w:evenVBand="0" w:oddHBand="0" w:evenHBand="0" w:firstRowFirstColumn="0" w:firstRowLastColumn="0" w:lastRowFirstColumn="0" w:lastRowLastColumn="0"/>
                                    <w:rPr>
                                      <w:rStyle w:val="SubtleEmphasis"/>
                                    </w:rPr>
                                  </w:pPr>
                                  <w:r w:rsidRPr="00F15EAC">
                                    <w:rPr>
                                      <w:rStyle w:val="SubtleEmphasis"/>
                                    </w:rPr>
                                    <w:t>2020 Interest</w:t>
                                  </w:r>
                                </w:p>
                              </w:tc>
                            </w:tr>
                            <w:tr w:rsidR="00F15EAC" w:rsidRPr="00F15EAC" w14:paraId="10DDF526"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14:paraId="3DBF866A" w14:textId="77777777" w:rsidR="00730342" w:rsidRPr="00F15EAC" w:rsidRDefault="00730342" w:rsidP="003D4497">
                                  <w:pPr>
                                    <w:rPr>
                                      <w:rStyle w:val="SubtleEmphasis"/>
                                    </w:rPr>
                                  </w:pPr>
                                  <w:r w:rsidRPr="00F15EAC">
                                    <w:rPr>
                                      <w:rStyle w:val="SubtleEmphasis"/>
                                    </w:rPr>
                                    <w:t>Activity</w:t>
                                  </w:r>
                                </w:p>
                              </w:tc>
                              <w:tc>
                                <w:tcPr>
                                  <w:tcW w:w="2160" w:type="dxa"/>
                                  <w:shd w:val="clear" w:color="auto" w:fill="auto"/>
                                  <w:noWrap/>
                                  <w:hideMark/>
                                </w:tcPr>
                                <w:p w14:paraId="77945D28"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all-terrain vehicle</w:t>
                                  </w:r>
                                </w:p>
                              </w:tc>
                              <w:tc>
                                <w:tcPr>
                                  <w:tcW w:w="1960" w:type="dxa"/>
                                  <w:shd w:val="clear" w:color="auto" w:fill="auto"/>
                                  <w:noWrap/>
                                  <w:hideMark/>
                                </w:tcPr>
                                <w:p w14:paraId="11C6C0C5"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0AF44E7E"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2E127365" w14:textId="21836B04" w:rsidR="00730342" w:rsidRPr="00F15EAC" w:rsidRDefault="00730342" w:rsidP="003D4497">
                                  <w:pPr>
                                    <w:rPr>
                                      <w:rStyle w:val="SubtleEmphasis"/>
                                    </w:rPr>
                                  </w:pPr>
                                </w:p>
                              </w:tc>
                              <w:tc>
                                <w:tcPr>
                                  <w:tcW w:w="2160" w:type="dxa"/>
                                  <w:shd w:val="clear" w:color="auto" w:fill="auto"/>
                                  <w:noWrap/>
                                  <w:hideMark/>
                                </w:tcPr>
                                <w:p w14:paraId="14E1B333"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boat launch</w:t>
                                  </w:r>
                                </w:p>
                              </w:tc>
                              <w:tc>
                                <w:tcPr>
                                  <w:tcW w:w="1960" w:type="dxa"/>
                                  <w:shd w:val="clear" w:color="auto" w:fill="auto"/>
                                  <w:noWrap/>
                                  <w:hideMark/>
                                </w:tcPr>
                                <w:p w14:paraId="31A46646"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4AB9FEDB"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5974010D" w14:textId="49AD3EBC" w:rsidR="00730342" w:rsidRPr="00F15EAC" w:rsidRDefault="00730342" w:rsidP="003D4497">
                                  <w:pPr>
                                    <w:rPr>
                                      <w:rStyle w:val="SubtleEmphasis"/>
                                    </w:rPr>
                                  </w:pPr>
                                </w:p>
                              </w:tc>
                              <w:tc>
                                <w:tcPr>
                                  <w:tcW w:w="2160" w:type="dxa"/>
                                  <w:shd w:val="clear" w:color="auto" w:fill="auto"/>
                                  <w:noWrap/>
                                  <w:hideMark/>
                                </w:tcPr>
                                <w:p w14:paraId="5259424A"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camping</w:t>
                                  </w:r>
                                </w:p>
                              </w:tc>
                              <w:tc>
                                <w:tcPr>
                                  <w:tcW w:w="1960" w:type="dxa"/>
                                  <w:shd w:val="clear" w:color="auto" w:fill="auto"/>
                                  <w:noWrap/>
                                  <w:hideMark/>
                                </w:tcPr>
                                <w:p w14:paraId="4550E04F" w14:textId="38E700B9" w:rsidR="00730342" w:rsidRPr="00F15EAC" w:rsidRDefault="00726EEE"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Small Increase</w:t>
                                  </w:r>
                                </w:p>
                              </w:tc>
                            </w:tr>
                            <w:tr w:rsidR="00F15EAC" w:rsidRPr="00F15EAC" w14:paraId="28DCCA48"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5C72EE53" w14:textId="164C9AAD" w:rsidR="00730342" w:rsidRPr="00F15EAC" w:rsidRDefault="00730342" w:rsidP="003D4497">
                                  <w:pPr>
                                    <w:rPr>
                                      <w:rStyle w:val="SubtleEmphasis"/>
                                    </w:rPr>
                                  </w:pPr>
                                </w:p>
                              </w:tc>
                              <w:tc>
                                <w:tcPr>
                                  <w:tcW w:w="2160" w:type="dxa"/>
                                  <w:shd w:val="clear" w:color="auto" w:fill="auto"/>
                                  <w:noWrap/>
                                  <w:hideMark/>
                                </w:tcPr>
                                <w:p w14:paraId="402DCD07"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mountain bike</w:t>
                                  </w:r>
                                </w:p>
                              </w:tc>
                              <w:tc>
                                <w:tcPr>
                                  <w:tcW w:w="1960" w:type="dxa"/>
                                  <w:shd w:val="clear" w:color="auto" w:fill="auto"/>
                                  <w:noWrap/>
                                  <w:hideMark/>
                                </w:tcPr>
                                <w:p w14:paraId="381F6E72"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6B59C2EC"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3948EED8" w14:textId="13D6934D" w:rsidR="00730342" w:rsidRPr="00F15EAC" w:rsidRDefault="00730342" w:rsidP="003D4497">
                                  <w:pPr>
                                    <w:rPr>
                                      <w:rStyle w:val="SubtleEmphasis"/>
                                    </w:rPr>
                                  </w:pPr>
                                </w:p>
                              </w:tc>
                              <w:tc>
                                <w:tcPr>
                                  <w:tcW w:w="2160" w:type="dxa"/>
                                  <w:shd w:val="clear" w:color="auto" w:fill="auto"/>
                                  <w:noWrap/>
                                  <w:hideMark/>
                                </w:tcPr>
                                <w:p w14:paraId="3DFFA145"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rock climbing</w:t>
                                  </w:r>
                                </w:p>
                              </w:tc>
                              <w:tc>
                                <w:tcPr>
                                  <w:tcW w:w="1960" w:type="dxa"/>
                                  <w:shd w:val="clear" w:color="auto" w:fill="auto"/>
                                  <w:noWrap/>
                                  <w:hideMark/>
                                </w:tcPr>
                                <w:p w14:paraId="12DAB4E0"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No Increase</w:t>
                                  </w:r>
                                </w:p>
                              </w:tc>
                            </w:tr>
                            <w:tr w:rsidR="00F15EAC" w:rsidRPr="00F15EAC" w14:paraId="2EEB56D0"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6D97D7DC" w14:textId="29DDAA25" w:rsidR="00730342" w:rsidRPr="00F15EAC" w:rsidRDefault="00730342" w:rsidP="003D4497">
                                  <w:pPr>
                                    <w:rPr>
                                      <w:rStyle w:val="SubtleEmphasis"/>
                                    </w:rPr>
                                  </w:pPr>
                                </w:p>
                              </w:tc>
                              <w:tc>
                                <w:tcPr>
                                  <w:tcW w:w="2160" w:type="dxa"/>
                                  <w:shd w:val="clear" w:color="auto" w:fill="auto"/>
                                  <w:noWrap/>
                                  <w:hideMark/>
                                </w:tcPr>
                                <w:p w14:paraId="75410423"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trails</w:t>
                                  </w:r>
                                </w:p>
                              </w:tc>
                              <w:tc>
                                <w:tcPr>
                                  <w:tcW w:w="1960" w:type="dxa"/>
                                  <w:shd w:val="clear" w:color="auto" w:fill="auto"/>
                                  <w:noWrap/>
                                  <w:hideMark/>
                                </w:tcPr>
                                <w:p w14:paraId="5A489E3C"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1528E1C2"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14:paraId="156E3C70" w14:textId="77777777" w:rsidR="00730342" w:rsidRPr="00F15EAC" w:rsidRDefault="00730342" w:rsidP="003D4497">
                                  <w:pPr>
                                    <w:rPr>
                                      <w:rStyle w:val="SubtleEmphasis"/>
                                    </w:rPr>
                                  </w:pPr>
                                  <w:r w:rsidRPr="00F15EAC">
                                    <w:rPr>
                                      <w:rStyle w:val="SubtleEmphasis"/>
                                    </w:rPr>
                                    <w:t>Area</w:t>
                                  </w:r>
                                </w:p>
                              </w:tc>
                              <w:tc>
                                <w:tcPr>
                                  <w:tcW w:w="2160" w:type="dxa"/>
                                  <w:shd w:val="clear" w:color="auto" w:fill="auto"/>
                                  <w:noWrap/>
                                  <w:hideMark/>
                                </w:tcPr>
                                <w:p w14:paraId="4111441E"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conservation area</w:t>
                                  </w:r>
                                </w:p>
                              </w:tc>
                              <w:tc>
                                <w:tcPr>
                                  <w:tcW w:w="1960" w:type="dxa"/>
                                  <w:shd w:val="clear" w:color="auto" w:fill="auto"/>
                                  <w:noWrap/>
                                  <w:hideMark/>
                                </w:tcPr>
                                <w:p w14:paraId="4E6F0BEA"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1096AC02"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5C698978" w14:textId="37D5179F" w:rsidR="00730342" w:rsidRPr="00F15EAC" w:rsidRDefault="00730342" w:rsidP="003D4497">
                                  <w:pPr>
                                    <w:rPr>
                                      <w:rStyle w:val="SubtleEmphasis"/>
                                    </w:rPr>
                                  </w:pPr>
                                </w:p>
                              </w:tc>
                              <w:tc>
                                <w:tcPr>
                                  <w:tcW w:w="2160" w:type="dxa"/>
                                  <w:shd w:val="clear" w:color="auto" w:fill="auto"/>
                                  <w:noWrap/>
                                  <w:hideMark/>
                                </w:tcPr>
                                <w:p w14:paraId="57CBB10F"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crown land</w:t>
                                  </w:r>
                                </w:p>
                              </w:tc>
                              <w:tc>
                                <w:tcPr>
                                  <w:tcW w:w="1960" w:type="dxa"/>
                                  <w:shd w:val="clear" w:color="auto" w:fill="auto"/>
                                  <w:noWrap/>
                                  <w:hideMark/>
                                </w:tcPr>
                                <w:p w14:paraId="3C547EF1"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0E57DBAE"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7F519500" w14:textId="04F801DC" w:rsidR="00730342" w:rsidRPr="00F15EAC" w:rsidRDefault="00730342" w:rsidP="003D4497">
                                  <w:pPr>
                                    <w:rPr>
                                      <w:rStyle w:val="SubtleEmphasis"/>
                                    </w:rPr>
                                  </w:pPr>
                                </w:p>
                              </w:tc>
                              <w:tc>
                                <w:tcPr>
                                  <w:tcW w:w="2160" w:type="dxa"/>
                                  <w:shd w:val="clear" w:color="auto" w:fill="auto"/>
                                  <w:noWrap/>
                                  <w:hideMark/>
                                </w:tcPr>
                                <w:p w14:paraId="77CE1DC1"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national park</w:t>
                                  </w:r>
                                </w:p>
                              </w:tc>
                              <w:tc>
                                <w:tcPr>
                                  <w:tcW w:w="1960" w:type="dxa"/>
                                  <w:shd w:val="clear" w:color="auto" w:fill="auto"/>
                                  <w:noWrap/>
                                  <w:hideMark/>
                                </w:tcPr>
                                <w:p w14:paraId="39585F96"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No Increase</w:t>
                                  </w:r>
                                </w:p>
                              </w:tc>
                            </w:tr>
                            <w:tr w:rsidR="00F15EAC" w:rsidRPr="00F15EAC" w14:paraId="40DE496F"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7EC1E357" w14:textId="0311C5A2" w:rsidR="00730342" w:rsidRPr="00F15EAC" w:rsidRDefault="00730342" w:rsidP="003D4497">
                                  <w:pPr>
                                    <w:rPr>
                                      <w:rStyle w:val="SubtleEmphasis"/>
                                    </w:rPr>
                                  </w:pPr>
                                </w:p>
                              </w:tc>
                              <w:tc>
                                <w:tcPr>
                                  <w:tcW w:w="2160" w:type="dxa"/>
                                  <w:shd w:val="clear" w:color="auto" w:fill="auto"/>
                                  <w:noWrap/>
                                  <w:hideMark/>
                                </w:tcPr>
                                <w:p w14:paraId="6F3B885F"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provincial park</w:t>
                                  </w:r>
                                </w:p>
                              </w:tc>
                              <w:tc>
                                <w:tcPr>
                                  <w:tcW w:w="1960" w:type="dxa"/>
                                  <w:shd w:val="clear" w:color="auto" w:fill="auto"/>
                                  <w:noWrap/>
                                  <w:hideMark/>
                                </w:tcPr>
                                <w:p w14:paraId="59EBA9CF"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bl>
                          <w:p w14:paraId="798BF33F" w14:textId="77777777" w:rsidR="00730342" w:rsidRPr="00F15EAC" w:rsidRDefault="00730342" w:rsidP="003D4497">
                            <w:pPr>
                              <w:rPr>
                                <w:rStyle w:val="SubtleEmphasis"/>
                                <w:i w:val="0"/>
                                <w:iCs w:val="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422CE1" id="_x0000_s1032" type="#_x0000_t202" style="position:absolute;margin-left:1.5pt;margin-top:528pt;width:255.1pt;height:216.7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" fillcolor="#f6f8fc [180]" stroked="f">
                <v:fill color2="#c7d4ed [980]" colors="0 #f6f8fc;48497f #abc0e4;54395f #abc0e4;1 #c7d5ed" focus="100%" type="gradient"/>
                <v:textbox>
                  <w:txbxContent>
                    <w:p w14:paraId="12717160" w14:textId="16D4334D" w:rsidR="005F1E99" w:rsidRPr="00F15EAC" w:rsidRDefault="006650BE" w:rsidP="003D4497">
                      <w:pPr>
                        <w:rPr>
                          <w:rStyle w:val="SubtleEmphasis"/>
                        </w:rPr>
                      </w:pPr>
                      <w:r w:rsidRPr="00F15EAC">
                        <w:rPr>
                          <w:rStyle w:val="SubtleEmphasis"/>
                          <w:b/>
                          <w:bCs/>
                        </w:rPr>
                        <w:t xml:space="preserve">Table </w:t>
                      </w:r>
                      <w:r w:rsidR="00D4492F" w:rsidRPr="00F15EAC">
                        <w:rPr>
                          <w:rStyle w:val="SubtleEmphasis"/>
                          <w:b/>
                          <w:bCs/>
                        </w:rPr>
                        <w:t>2</w:t>
                      </w:r>
                      <w:r w:rsidRPr="00F15EAC">
                        <w:rPr>
                          <w:rStyle w:val="SubtleEmphasis"/>
                          <w:b/>
                          <w:bCs/>
                        </w:rPr>
                        <w:t>:</w:t>
                      </w:r>
                      <w:r w:rsidRPr="00F15EAC">
                        <w:rPr>
                          <w:rStyle w:val="SubtleEmphasis"/>
                        </w:rPr>
                        <w:t xml:space="preserve"> </w:t>
                      </w:r>
                      <w:r w:rsidR="00730342" w:rsidRPr="00F15EAC">
                        <w:rPr>
                          <w:rStyle w:val="SubtleEmphasis"/>
                        </w:rPr>
                        <w:t>Google Trends</w:t>
                      </w:r>
                      <w:r w:rsidR="00237300" w:rsidRPr="00F15EAC">
                        <w:rPr>
                          <w:rStyle w:val="SubtleEmphasis"/>
                        </w:rPr>
                        <w:t xml:space="preserve"> </w:t>
                      </w:r>
                      <w:r w:rsidR="00E36A82" w:rsidRPr="00F15EAC">
                        <w:rPr>
                          <w:rStyle w:val="SubtleEmphasis"/>
                        </w:rPr>
                        <w:t xml:space="preserve">search term results. 2020 Interest </w:t>
                      </w:r>
                      <w:r w:rsidR="005A6258" w:rsidRPr="00F15EAC">
                        <w:rPr>
                          <w:rStyle w:val="SubtleEmphasis"/>
                        </w:rPr>
                        <w:t>‘increased’ if the max interest in 2020 was higher than the average max interest from 201</w:t>
                      </w:r>
                      <w:r w:rsidR="00DC0812" w:rsidRPr="00F15EAC">
                        <w:rPr>
                          <w:rStyle w:val="SubtleEmphasis"/>
                        </w:rPr>
                        <w:t xml:space="preserve">6 to 2019. </w:t>
                      </w:r>
                    </w:p>
                    <w:tbl>
                      <w:tblPr>
                        <w:tblStyle w:val="ListTable7Colorful-Accent5"/>
                        <w:tblW w:w="5080" w:type="dxa"/>
                        <w:tblLook w:val="06A0" w:firstRow="1" w:lastRow="0" w:firstColumn="1" w:lastColumn="0" w:noHBand="1" w:noVBand="1"/>
                      </w:tblPr>
                      <w:tblGrid>
                        <w:gridCol w:w="960"/>
                        <w:gridCol w:w="2160"/>
                        <w:gridCol w:w="1960"/>
                      </w:tblGrid>
                      <w:tr w:rsidR="00F15EAC" w:rsidRPr="00F15EAC" w14:paraId="16330124" w14:textId="77777777" w:rsidTr="00F15EAC">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960" w:type="dxa"/>
                            <w:shd w:val="clear" w:color="auto" w:fill="auto"/>
                            <w:noWrap/>
                            <w:hideMark/>
                          </w:tcPr>
                          <w:p w14:paraId="3CD01FF4" w14:textId="10711483" w:rsidR="00730342" w:rsidRPr="00F15EAC" w:rsidRDefault="00730342" w:rsidP="003D4497">
                            <w:pPr>
                              <w:rPr>
                                <w:rStyle w:val="SubtleEmphasis"/>
                              </w:rPr>
                            </w:pPr>
                          </w:p>
                        </w:tc>
                        <w:tc>
                          <w:tcPr>
                            <w:tcW w:w="2160" w:type="dxa"/>
                            <w:shd w:val="clear" w:color="auto" w:fill="auto"/>
                            <w:noWrap/>
                            <w:hideMark/>
                          </w:tcPr>
                          <w:p w14:paraId="1766B32D" w14:textId="77777777" w:rsidR="00730342" w:rsidRPr="00F15EAC" w:rsidRDefault="00730342" w:rsidP="003D4497">
                            <w:pPr>
                              <w:cnfStyle w:val="100000000000" w:firstRow="1" w:lastRow="0" w:firstColumn="0" w:lastColumn="0" w:oddVBand="0" w:evenVBand="0" w:oddHBand="0" w:evenHBand="0" w:firstRowFirstColumn="0" w:firstRowLastColumn="0" w:lastRowFirstColumn="0" w:lastRowLastColumn="0"/>
                              <w:rPr>
                                <w:rStyle w:val="SubtleEmphasis"/>
                              </w:rPr>
                            </w:pPr>
                            <w:r w:rsidRPr="00F15EAC">
                              <w:rPr>
                                <w:rStyle w:val="SubtleEmphasis"/>
                              </w:rPr>
                              <w:t>Search Term</w:t>
                            </w:r>
                          </w:p>
                        </w:tc>
                        <w:tc>
                          <w:tcPr>
                            <w:tcW w:w="1960" w:type="dxa"/>
                            <w:shd w:val="clear" w:color="auto" w:fill="auto"/>
                            <w:noWrap/>
                            <w:hideMark/>
                          </w:tcPr>
                          <w:p w14:paraId="59F48F87" w14:textId="77777777" w:rsidR="00730342" w:rsidRPr="00F15EAC" w:rsidRDefault="00730342" w:rsidP="003D4497">
                            <w:pPr>
                              <w:cnfStyle w:val="100000000000" w:firstRow="1" w:lastRow="0" w:firstColumn="0" w:lastColumn="0" w:oddVBand="0" w:evenVBand="0" w:oddHBand="0" w:evenHBand="0" w:firstRowFirstColumn="0" w:firstRowLastColumn="0" w:lastRowFirstColumn="0" w:lastRowLastColumn="0"/>
                              <w:rPr>
                                <w:rStyle w:val="SubtleEmphasis"/>
                              </w:rPr>
                            </w:pPr>
                            <w:r w:rsidRPr="00F15EAC">
                              <w:rPr>
                                <w:rStyle w:val="SubtleEmphasis"/>
                              </w:rPr>
                              <w:t>2020 Interest</w:t>
                            </w:r>
                          </w:p>
                        </w:tc>
                      </w:tr>
                      <w:tr w:rsidR="00F15EAC" w:rsidRPr="00F15EAC" w14:paraId="10DDF526"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14:paraId="3DBF866A" w14:textId="77777777" w:rsidR="00730342" w:rsidRPr="00F15EAC" w:rsidRDefault="00730342" w:rsidP="003D4497">
                            <w:pPr>
                              <w:rPr>
                                <w:rStyle w:val="SubtleEmphasis"/>
                              </w:rPr>
                            </w:pPr>
                            <w:r w:rsidRPr="00F15EAC">
                              <w:rPr>
                                <w:rStyle w:val="SubtleEmphasis"/>
                              </w:rPr>
                              <w:t>Activity</w:t>
                            </w:r>
                          </w:p>
                        </w:tc>
                        <w:tc>
                          <w:tcPr>
                            <w:tcW w:w="2160" w:type="dxa"/>
                            <w:shd w:val="clear" w:color="auto" w:fill="auto"/>
                            <w:noWrap/>
                            <w:hideMark/>
                          </w:tcPr>
                          <w:p w14:paraId="77945D28"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all-terrain vehicle</w:t>
                            </w:r>
                          </w:p>
                        </w:tc>
                        <w:tc>
                          <w:tcPr>
                            <w:tcW w:w="1960" w:type="dxa"/>
                            <w:shd w:val="clear" w:color="auto" w:fill="auto"/>
                            <w:noWrap/>
                            <w:hideMark/>
                          </w:tcPr>
                          <w:p w14:paraId="11C6C0C5"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0AF44E7E"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2E127365" w14:textId="21836B04" w:rsidR="00730342" w:rsidRPr="00F15EAC" w:rsidRDefault="00730342" w:rsidP="003D4497">
                            <w:pPr>
                              <w:rPr>
                                <w:rStyle w:val="SubtleEmphasis"/>
                              </w:rPr>
                            </w:pPr>
                          </w:p>
                        </w:tc>
                        <w:tc>
                          <w:tcPr>
                            <w:tcW w:w="2160" w:type="dxa"/>
                            <w:shd w:val="clear" w:color="auto" w:fill="auto"/>
                            <w:noWrap/>
                            <w:hideMark/>
                          </w:tcPr>
                          <w:p w14:paraId="14E1B333"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boat launch</w:t>
                            </w:r>
                          </w:p>
                        </w:tc>
                        <w:tc>
                          <w:tcPr>
                            <w:tcW w:w="1960" w:type="dxa"/>
                            <w:shd w:val="clear" w:color="auto" w:fill="auto"/>
                            <w:noWrap/>
                            <w:hideMark/>
                          </w:tcPr>
                          <w:p w14:paraId="31A46646"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4AB9FEDB"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5974010D" w14:textId="49AD3EBC" w:rsidR="00730342" w:rsidRPr="00F15EAC" w:rsidRDefault="00730342" w:rsidP="003D4497">
                            <w:pPr>
                              <w:rPr>
                                <w:rStyle w:val="SubtleEmphasis"/>
                              </w:rPr>
                            </w:pPr>
                          </w:p>
                        </w:tc>
                        <w:tc>
                          <w:tcPr>
                            <w:tcW w:w="2160" w:type="dxa"/>
                            <w:shd w:val="clear" w:color="auto" w:fill="auto"/>
                            <w:noWrap/>
                            <w:hideMark/>
                          </w:tcPr>
                          <w:p w14:paraId="5259424A"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camping</w:t>
                            </w:r>
                          </w:p>
                        </w:tc>
                        <w:tc>
                          <w:tcPr>
                            <w:tcW w:w="1960" w:type="dxa"/>
                            <w:shd w:val="clear" w:color="auto" w:fill="auto"/>
                            <w:noWrap/>
                            <w:hideMark/>
                          </w:tcPr>
                          <w:p w14:paraId="4550E04F" w14:textId="38E700B9" w:rsidR="00730342" w:rsidRPr="00F15EAC" w:rsidRDefault="00726EEE"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Small Increase</w:t>
                            </w:r>
                          </w:p>
                        </w:tc>
                      </w:tr>
                      <w:tr w:rsidR="00F15EAC" w:rsidRPr="00F15EAC" w14:paraId="28DCCA48"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5C72EE53" w14:textId="164C9AAD" w:rsidR="00730342" w:rsidRPr="00F15EAC" w:rsidRDefault="00730342" w:rsidP="003D4497">
                            <w:pPr>
                              <w:rPr>
                                <w:rStyle w:val="SubtleEmphasis"/>
                              </w:rPr>
                            </w:pPr>
                          </w:p>
                        </w:tc>
                        <w:tc>
                          <w:tcPr>
                            <w:tcW w:w="2160" w:type="dxa"/>
                            <w:shd w:val="clear" w:color="auto" w:fill="auto"/>
                            <w:noWrap/>
                            <w:hideMark/>
                          </w:tcPr>
                          <w:p w14:paraId="402DCD07"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mountain bike</w:t>
                            </w:r>
                          </w:p>
                        </w:tc>
                        <w:tc>
                          <w:tcPr>
                            <w:tcW w:w="1960" w:type="dxa"/>
                            <w:shd w:val="clear" w:color="auto" w:fill="auto"/>
                            <w:noWrap/>
                            <w:hideMark/>
                          </w:tcPr>
                          <w:p w14:paraId="381F6E72"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6B59C2EC"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3948EED8" w14:textId="13D6934D" w:rsidR="00730342" w:rsidRPr="00F15EAC" w:rsidRDefault="00730342" w:rsidP="003D4497">
                            <w:pPr>
                              <w:rPr>
                                <w:rStyle w:val="SubtleEmphasis"/>
                              </w:rPr>
                            </w:pPr>
                          </w:p>
                        </w:tc>
                        <w:tc>
                          <w:tcPr>
                            <w:tcW w:w="2160" w:type="dxa"/>
                            <w:shd w:val="clear" w:color="auto" w:fill="auto"/>
                            <w:noWrap/>
                            <w:hideMark/>
                          </w:tcPr>
                          <w:p w14:paraId="3DFFA145"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rock climbing</w:t>
                            </w:r>
                          </w:p>
                        </w:tc>
                        <w:tc>
                          <w:tcPr>
                            <w:tcW w:w="1960" w:type="dxa"/>
                            <w:shd w:val="clear" w:color="auto" w:fill="auto"/>
                            <w:noWrap/>
                            <w:hideMark/>
                          </w:tcPr>
                          <w:p w14:paraId="12DAB4E0"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No Increase</w:t>
                            </w:r>
                          </w:p>
                        </w:tc>
                      </w:tr>
                      <w:tr w:rsidR="00F15EAC" w:rsidRPr="00F15EAC" w14:paraId="2EEB56D0"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6D97D7DC" w14:textId="29DDAA25" w:rsidR="00730342" w:rsidRPr="00F15EAC" w:rsidRDefault="00730342" w:rsidP="003D4497">
                            <w:pPr>
                              <w:rPr>
                                <w:rStyle w:val="SubtleEmphasis"/>
                              </w:rPr>
                            </w:pPr>
                          </w:p>
                        </w:tc>
                        <w:tc>
                          <w:tcPr>
                            <w:tcW w:w="2160" w:type="dxa"/>
                            <w:shd w:val="clear" w:color="auto" w:fill="auto"/>
                            <w:noWrap/>
                            <w:hideMark/>
                          </w:tcPr>
                          <w:p w14:paraId="75410423"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trails</w:t>
                            </w:r>
                          </w:p>
                        </w:tc>
                        <w:tc>
                          <w:tcPr>
                            <w:tcW w:w="1960" w:type="dxa"/>
                            <w:shd w:val="clear" w:color="auto" w:fill="auto"/>
                            <w:noWrap/>
                            <w:hideMark/>
                          </w:tcPr>
                          <w:p w14:paraId="5A489E3C"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1528E1C2"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hideMark/>
                          </w:tcPr>
                          <w:p w14:paraId="156E3C70" w14:textId="77777777" w:rsidR="00730342" w:rsidRPr="00F15EAC" w:rsidRDefault="00730342" w:rsidP="003D4497">
                            <w:pPr>
                              <w:rPr>
                                <w:rStyle w:val="SubtleEmphasis"/>
                              </w:rPr>
                            </w:pPr>
                            <w:r w:rsidRPr="00F15EAC">
                              <w:rPr>
                                <w:rStyle w:val="SubtleEmphasis"/>
                              </w:rPr>
                              <w:t>Area</w:t>
                            </w:r>
                          </w:p>
                        </w:tc>
                        <w:tc>
                          <w:tcPr>
                            <w:tcW w:w="2160" w:type="dxa"/>
                            <w:shd w:val="clear" w:color="auto" w:fill="auto"/>
                            <w:noWrap/>
                            <w:hideMark/>
                          </w:tcPr>
                          <w:p w14:paraId="4111441E"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conservation area</w:t>
                            </w:r>
                          </w:p>
                        </w:tc>
                        <w:tc>
                          <w:tcPr>
                            <w:tcW w:w="1960" w:type="dxa"/>
                            <w:shd w:val="clear" w:color="auto" w:fill="auto"/>
                            <w:noWrap/>
                            <w:hideMark/>
                          </w:tcPr>
                          <w:p w14:paraId="4E6F0BEA"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1096AC02"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5C698978" w14:textId="37D5179F" w:rsidR="00730342" w:rsidRPr="00F15EAC" w:rsidRDefault="00730342" w:rsidP="003D4497">
                            <w:pPr>
                              <w:rPr>
                                <w:rStyle w:val="SubtleEmphasis"/>
                              </w:rPr>
                            </w:pPr>
                          </w:p>
                        </w:tc>
                        <w:tc>
                          <w:tcPr>
                            <w:tcW w:w="2160" w:type="dxa"/>
                            <w:shd w:val="clear" w:color="auto" w:fill="auto"/>
                            <w:noWrap/>
                            <w:hideMark/>
                          </w:tcPr>
                          <w:p w14:paraId="57CBB10F"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crown land</w:t>
                            </w:r>
                          </w:p>
                        </w:tc>
                        <w:tc>
                          <w:tcPr>
                            <w:tcW w:w="1960" w:type="dxa"/>
                            <w:shd w:val="clear" w:color="auto" w:fill="auto"/>
                            <w:noWrap/>
                            <w:hideMark/>
                          </w:tcPr>
                          <w:p w14:paraId="3C547EF1"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r w:rsidR="00F15EAC" w:rsidRPr="00F15EAC" w14:paraId="0E57DBAE"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7F519500" w14:textId="04F801DC" w:rsidR="00730342" w:rsidRPr="00F15EAC" w:rsidRDefault="00730342" w:rsidP="003D4497">
                            <w:pPr>
                              <w:rPr>
                                <w:rStyle w:val="SubtleEmphasis"/>
                              </w:rPr>
                            </w:pPr>
                          </w:p>
                        </w:tc>
                        <w:tc>
                          <w:tcPr>
                            <w:tcW w:w="2160" w:type="dxa"/>
                            <w:shd w:val="clear" w:color="auto" w:fill="auto"/>
                            <w:noWrap/>
                            <w:hideMark/>
                          </w:tcPr>
                          <w:p w14:paraId="77CE1DC1"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national park</w:t>
                            </w:r>
                          </w:p>
                        </w:tc>
                        <w:tc>
                          <w:tcPr>
                            <w:tcW w:w="1960" w:type="dxa"/>
                            <w:shd w:val="clear" w:color="auto" w:fill="auto"/>
                            <w:noWrap/>
                            <w:hideMark/>
                          </w:tcPr>
                          <w:p w14:paraId="39585F96"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No Increase</w:t>
                            </w:r>
                          </w:p>
                        </w:tc>
                      </w:tr>
                      <w:tr w:rsidR="00F15EAC" w:rsidRPr="00F15EAC" w14:paraId="40DE496F" w14:textId="77777777" w:rsidTr="00F15EAC">
                        <w:trPr>
                          <w:trHeight w:val="300"/>
                        </w:trPr>
                        <w:tc>
                          <w:tcPr>
                            <w:cnfStyle w:val="001000000000" w:firstRow="0" w:lastRow="0" w:firstColumn="1" w:lastColumn="0" w:oddVBand="0" w:evenVBand="0" w:oddHBand="0" w:evenHBand="0" w:firstRowFirstColumn="0" w:firstRowLastColumn="0" w:lastRowFirstColumn="0" w:lastRowLastColumn="0"/>
                            <w:tcW w:w="960" w:type="dxa"/>
                            <w:shd w:val="clear" w:color="auto" w:fill="auto"/>
                            <w:noWrap/>
                          </w:tcPr>
                          <w:p w14:paraId="7EC1E357" w14:textId="0311C5A2" w:rsidR="00730342" w:rsidRPr="00F15EAC" w:rsidRDefault="00730342" w:rsidP="003D4497">
                            <w:pPr>
                              <w:rPr>
                                <w:rStyle w:val="SubtleEmphasis"/>
                              </w:rPr>
                            </w:pPr>
                          </w:p>
                        </w:tc>
                        <w:tc>
                          <w:tcPr>
                            <w:tcW w:w="2160" w:type="dxa"/>
                            <w:shd w:val="clear" w:color="auto" w:fill="auto"/>
                            <w:noWrap/>
                            <w:hideMark/>
                          </w:tcPr>
                          <w:p w14:paraId="6F3B885F"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provincial park</w:t>
                            </w:r>
                          </w:p>
                        </w:tc>
                        <w:tc>
                          <w:tcPr>
                            <w:tcW w:w="1960" w:type="dxa"/>
                            <w:shd w:val="clear" w:color="auto" w:fill="auto"/>
                            <w:noWrap/>
                            <w:hideMark/>
                          </w:tcPr>
                          <w:p w14:paraId="59EBA9CF" w14:textId="77777777" w:rsidR="00730342" w:rsidRPr="00F15EAC" w:rsidRDefault="00730342" w:rsidP="003D4497">
                            <w:pPr>
                              <w:cnfStyle w:val="000000000000" w:firstRow="0" w:lastRow="0" w:firstColumn="0" w:lastColumn="0" w:oddVBand="0" w:evenVBand="0" w:oddHBand="0" w:evenHBand="0" w:firstRowFirstColumn="0" w:firstRowLastColumn="0" w:lastRowFirstColumn="0" w:lastRowLastColumn="0"/>
                              <w:rPr>
                                <w:rStyle w:val="SubtleEmphasis"/>
                              </w:rPr>
                            </w:pPr>
                            <w:r w:rsidRPr="00F15EAC">
                              <w:rPr>
                                <w:rStyle w:val="SubtleEmphasis"/>
                              </w:rPr>
                              <w:t>Increase</w:t>
                            </w:r>
                          </w:p>
                        </w:tc>
                      </w:tr>
                    </w:tbl>
                    <w:p w14:paraId="798BF33F" w14:textId="77777777" w:rsidR="00730342" w:rsidRPr="00F15EAC" w:rsidRDefault="00730342" w:rsidP="003D4497">
                      <w:pPr>
                        <w:rPr>
                          <w:rStyle w:val="SubtleEmphasis"/>
                          <w:i w:val="0"/>
                          <w:iCs w:val="0"/>
                        </w:rPr>
                      </w:pPr>
                    </w:p>
                  </w:txbxContent>
                </v:textbox>
                <w10:wrap type="square" anchory="page"/>
              </v:shape>
            </w:pict>
          </mc:Fallback>
        </mc:AlternateContent>
      </w:r>
      <w:r w:rsidR="007F7443">
        <w:t xml:space="preserve">The Google Trends data additionally allows elucidation of interest in specific </w:t>
      </w:r>
      <w:r w:rsidR="000849B4">
        <w:t xml:space="preserve">recreation </w:t>
      </w:r>
      <w:r w:rsidR="007F7443">
        <w:t xml:space="preserve">activities. </w:t>
      </w:r>
      <w:r w:rsidR="00921AA7">
        <w:t xml:space="preserve">For example, </w:t>
      </w:r>
      <w:r w:rsidR="00DA773B">
        <w:t>interest in the terms</w:t>
      </w:r>
      <w:r w:rsidR="00921AA7">
        <w:t xml:space="preserve"> “camping” </w:t>
      </w:r>
      <w:r w:rsidR="00DA773B">
        <w:t>and</w:t>
      </w:r>
      <w:r w:rsidR="00921AA7">
        <w:t xml:space="preserve"> “mountain bike” in Canada</w:t>
      </w:r>
      <w:r w:rsidR="00DA773B">
        <w:t xml:space="preserve"> </w:t>
      </w:r>
      <w:r w:rsidR="00D53590">
        <w:t xml:space="preserve">both </w:t>
      </w:r>
      <w:r w:rsidR="00DA773B">
        <w:t xml:space="preserve">display </w:t>
      </w:r>
      <w:r w:rsidR="00D53590">
        <w:t xml:space="preserve">annual oscillations with seasonality as when looking at the </w:t>
      </w:r>
      <w:r w:rsidR="00117226">
        <w:t>conservation area types</w:t>
      </w:r>
      <w:r w:rsidR="00FD2D55">
        <w:t xml:space="preserve"> (Figure 3)</w:t>
      </w:r>
      <w:r w:rsidR="00117226">
        <w:t xml:space="preserve">. However, “camping” interest increased only </w:t>
      </w:r>
      <w:r w:rsidR="00FD2D55">
        <w:t xml:space="preserve">minorly in 2020, whereas </w:t>
      </w:r>
      <w:r w:rsidR="00C54C2D">
        <w:t xml:space="preserve">interest in </w:t>
      </w:r>
      <w:r w:rsidR="00FD2D55">
        <w:t xml:space="preserve">“mountain bike” was nearly twice as </w:t>
      </w:r>
      <w:r w:rsidR="00C54C2D">
        <w:t xml:space="preserve">high. This implies that, during COVID-19, interest in mountain biking increased much </w:t>
      </w:r>
      <w:r w:rsidR="00D31C5D">
        <w:t xml:space="preserve">more than interest in camping. </w:t>
      </w:r>
      <w:r w:rsidR="00111851">
        <w:t xml:space="preserve">This is relevant to ecological impacts of recreation because mountain bikes </w:t>
      </w:r>
      <w:r w:rsidR="00DB40F3">
        <w:t xml:space="preserve">have been found to have larger impacts on causing wildlife avoidance in high traffic areas </w:t>
      </w:r>
      <w:r w:rsidR="00DB40F3">
        <w:fldChar w:fldCharType="begin"/>
      </w:r>
      <w:r w:rsidR="00DB40F3">
        <w:instrText xml:space="preserve"> ADDIN ZOTERO_ITEM CSL_CITATION {"citationID":"iiKqcQ6i","properties":{"formattedCitation":"\\super 10\\nosupersub{}","plainCitation":"10","noteIndex":0},"citationItems":[{"id":1092,"uris":["http://zotero.org/users/5535725/items/QX6KIF2J"],"uri":["http://zotero.org/users/5535725/items/QX6KIF2J"],"itemData":{"id":1092,"type":"article-journal","abstract":"Outdoor recreation is one of the fastest growing economic sectors in the world and provides many benefits to people. Assessing possible negative impacts of recreation is nevertheless important for sustainable management. Here, we used camera traps to assess relative effects of various recreational activities—as compared to each other and to environmental conditions—on a terrestrial wildlife assemblage in British Columbia, Canada. Across 13 species, only two negative associations between recreational activities and wildlife detections were observed at weekly scales: mountain biking on moose and grizzly bears. However, finer-scale analysis showed that all species avoided humans on trails, with avoidance strongest for mountain biking and motorized vehicles. Our results imply that environmental factors generally shaped broad-scale patterns of wildlife use, but highlight that recreational activities also have detectable impacts. These impacts can be monitored using the same camera-trapping techniques that are commonly used to monitor wildlife assemblages.","container-title":"Conservation Science and Practice","DOI":"10.1111/csp2.271","ISSN":"2578-4854","issue":"10","language":"en","note":"_eprint: https://onlinelibrary.wiley.com/doi/pdf/10.1111/csp2.271","page":"e271","source":"Wiley Online Library","title":"Relative effects of recreational activities on a temperate terrestrial wildlife assemblage","volume":"2","author":[{"family":"Naidoo","given":"Robin"},{"family":"Burton","given":"A. Cole"}],"issued":{"date-parts":[["2020"]]}}}],"schema":"https://github.com/citation-style-language/schema/raw/master/csl-citation.json"} </w:instrText>
      </w:r>
      <w:r w:rsidR="00DB40F3">
        <w:fldChar w:fldCharType="separate"/>
      </w:r>
      <w:r w:rsidR="00DB40F3" w:rsidRPr="00DB40F3">
        <w:rPr>
          <w:rFonts w:cs="Times New Roman"/>
          <w:szCs w:val="24"/>
          <w:vertAlign w:val="superscript"/>
        </w:rPr>
        <w:t>10</w:t>
      </w:r>
      <w:r w:rsidR="00DB40F3">
        <w:fldChar w:fldCharType="end"/>
      </w:r>
      <w:r w:rsidR="006A0D19">
        <w:t xml:space="preserve">, and because mountain biking </w:t>
      </w:r>
      <w:r w:rsidR="004102C7">
        <w:t>can have</w:t>
      </w:r>
      <w:r w:rsidR="006A0D19">
        <w:t xml:space="preserve"> </w:t>
      </w:r>
      <w:r w:rsidR="002769B6">
        <w:t xml:space="preserve">more severe impacts </w:t>
      </w:r>
      <w:r w:rsidR="004102C7">
        <w:t>on</w:t>
      </w:r>
      <w:r w:rsidR="002769B6">
        <w:t xml:space="preserve"> vegetation, trail </w:t>
      </w:r>
      <w:r w:rsidR="004102C7">
        <w:t>degradation</w:t>
      </w:r>
      <w:r w:rsidR="002769B6">
        <w:t xml:space="preserve">, and soil compaction </w:t>
      </w:r>
      <w:r w:rsidR="004102C7">
        <w:t xml:space="preserve">if not managed properly </w:t>
      </w:r>
      <w:r w:rsidR="00102A60">
        <w:fldChar w:fldCharType="begin"/>
      </w:r>
      <w:r w:rsidR="009F190A">
        <w:instrText xml:space="preserve"> ADDIN ZOTERO_ITEM CSL_CITATION {"citationID":"waqkMZCH","properties":{"formattedCitation":"\\super 11\\nosupersub{}","plainCitation":"11","noteIndex":0},"citationItems":[{"id":1531,"uris":["http://zotero.org/users/5535725/items/DADMLKWR"],"uri":["http://zotero.org/users/5535725/items/DADMLKWR"],"itemData":{"id":1531,"type":"article-journal","abstract":"Hiking, horse riding and mountain biking are popular in protected areas in Australia and the United States of America. To help inform the often contentious deliberations about use of protected areas for these three types of activities, we review recreation ecology research in both countries. Many impacts on vegetation, soils and trails are similar for the three activities, although there can be differences in severity. Impacts include damage to existing trails, soil erosion, compaction and nutrification, changes in hydrology, trail widening, exposure of roots, rocks and bedrock. There can be damage to plants including reduction in vegetation height and biomass, changes in species composition, creation of informal trails and the spread of weeds and plant pathogens. Due to differences in evolutionary history, impacts on soil and vegetation can be greater in Australia than in the USA. There are specific social and biophysical impacts of horses such as those associated with manure and urine, grazing and the construction and use of tethering yards and fences. Mountain bike specific impacts include soil and vegetation damage from skidding and the construction of unauthorised trails, jumps, bridges and other trail technical features. There are gaps in the current research that should be filled by additional research: (1) on horse and mountain bike impacts to complement those on hiking. The methods used need to reflect patterns of actual usage and be suitable for robust statistical analysis; (2) that directly compares types and severity of impacts among activities; and (3) on the potential for each activity to contribute to the spread of weeds and plant pathogens. Additional research will assist managers and users of protected areas in understanding the relative impacts of these activities, and better ways to manage them. It may not quell the debates among users, managers and conservationists, but it will help put it on a more scientific footing.","container-title":"Journal of Environmental Management","DOI":"10.1016/j.jenvman.2009.09.025","ISSN":"0301-4797","issue":"3","journalAbbreviation":"Journal of Environmental Management","language":"en","page":"551-562","source":"ScienceDirect","title":"Comparing hiking, mountain biking and horse riding impacts on vegetation and soils in Australia and the United States of America","volume":"91","author":[{"family":"Pickering","given":"Catherine Marina"},{"family":"Hill","given":"Wendy"},{"family":"Newsome","given":"David"},{"family":"Leung","given":"Yu-Fai"}],"issued":{"date-parts":[["2010",1,1]]}}}],"schema":"https://github.com/citation-style-language/schema/raw/master/csl-citation.json"} </w:instrText>
      </w:r>
      <w:r w:rsidR="00102A60">
        <w:fldChar w:fldCharType="separate"/>
      </w:r>
      <w:r w:rsidR="009F190A" w:rsidRPr="009F190A">
        <w:rPr>
          <w:rFonts w:cs="Times New Roman"/>
          <w:szCs w:val="24"/>
          <w:vertAlign w:val="superscript"/>
        </w:rPr>
        <w:t>11</w:t>
      </w:r>
      <w:r w:rsidR="00102A60">
        <w:fldChar w:fldCharType="end"/>
      </w:r>
      <w:r w:rsidR="002769B6">
        <w:t xml:space="preserve">. </w:t>
      </w:r>
    </w:p>
    <w:p w14:paraId="04D7790C" w14:textId="70AE449D" w:rsidR="00D30551" w:rsidRDefault="00D31C5D" w:rsidP="003D4497">
      <w:pPr>
        <w:rPr>
          <w:rFonts w:eastAsiaTheme="majorEastAsia" w:cstheme="majorBidi"/>
          <w:b/>
          <w:bCs/>
          <w:color w:val="2F5496" w:themeColor="accent1" w:themeShade="BF"/>
          <w:sz w:val="32"/>
          <w:szCs w:val="32"/>
        </w:rPr>
      </w:pPr>
      <w:r>
        <w:t xml:space="preserve">While these </w:t>
      </w:r>
      <w:r w:rsidR="004102C7">
        <w:t>differences</w:t>
      </w:r>
      <w:r>
        <w:t xml:space="preserve"> in interest do not </w:t>
      </w:r>
      <w:r w:rsidR="004102C7">
        <w:t>equate pre</w:t>
      </w:r>
      <w:r w:rsidR="00B031B1">
        <w:t xml:space="preserve">cisely to activity, they are likely to be indicative of larger </w:t>
      </w:r>
      <w:r w:rsidR="00C9550C">
        <w:t>trends</w:t>
      </w:r>
      <w:r w:rsidR="00B031B1">
        <w:t xml:space="preserve"> in</w:t>
      </w:r>
      <w:r w:rsidR="00C9550C">
        <w:t xml:space="preserve"> </w:t>
      </w:r>
      <w:r w:rsidR="00B031B1">
        <w:t>recreation</w:t>
      </w:r>
      <w:r w:rsidR="00C9550C">
        <w:t xml:space="preserve"> </w:t>
      </w:r>
      <w:r w:rsidR="009F08FF">
        <w:t>activities, specifically in response to COVID-19 (Table 2)</w:t>
      </w:r>
      <w:r w:rsidR="00B031B1">
        <w:t xml:space="preserve">. </w:t>
      </w:r>
      <w:r w:rsidR="009F08FF">
        <w:t xml:space="preserve">Further exploring these and other relationships </w:t>
      </w:r>
      <w:r w:rsidR="00105134">
        <w:t>at the level of municipal jurisdictions</w:t>
      </w:r>
      <w:r w:rsidR="00E17672">
        <w:t xml:space="preserve"> and including terms for specific </w:t>
      </w:r>
      <w:r w:rsidR="006241C7">
        <w:t>conservation areas or places</w:t>
      </w:r>
      <w:r w:rsidR="00E17672">
        <w:t xml:space="preserve"> may help conservation managers identify </w:t>
      </w:r>
      <w:r w:rsidR="00D30551">
        <w:t xml:space="preserve">at which locations </w:t>
      </w:r>
      <w:r w:rsidR="00105134">
        <w:t xml:space="preserve">people are recreating more, and </w:t>
      </w:r>
      <w:r w:rsidR="00255BB6">
        <w:t xml:space="preserve">in </w:t>
      </w:r>
      <w:r w:rsidR="00105134">
        <w:t xml:space="preserve">which activities </w:t>
      </w:r>
      <w:r w:rsidR="00255BB6">
        <w:t>they are participating.</w:t>
      </w:r>
      <w:r w:rsidR="009C1D21">
        <w:t xml:space="preserve"> With this information, managers can adjust visitor management strategies or enact new ones to ensure that humans enjoying these </w:t>
      </w:r>
      <w:r w:rsidR="00437E2B">
        <w:t>conservation areas does not lead to the reduction of their conservation value.</w:t>
      </w:r>
      <w:r w:rsidR="00D30551">
        <w:br w:type="page"/>
      </w:r>
    </w:p>
    <w:p w14:paraId="4E0A7D42" w14:textId="2DAC74CD" w:rsidR="00666D9F" w:rsidRPr="00D30551" w:rsidRDefault="00D30551" w:rsidP="005A7140">
      <w:pPr>
        <w:pStyle w:val="Heading1"/>
        <w:spacing w:after="0"/>
      </w:pPr>
      <w:r>
        <w:rPr>
          <w:noProof/>
        </w:rPr>
        <w:lastRenderedPageBreak/>
        <mc:AlternateContent>
          <mc:Choice Requires="wps">
            <w:drawing>
              <wp:anchor distT="45720" distB="45720" distL="114300" distR="114300" simplePos="0" relativeHeight="251677696" behindDoc="0" locked="0" layoutInCell="1" allowOverlap="1" wp14:anchorId="4F5229D3" wp14:editId="3BFF8541">
                <wp:simplePos x="0" y="0"/>
                <wp:positionH relativeFrom="column">
                  <wp:posOffset>3609975</wp:posOffset>
                </wp:positionH>
                <wp:positionV relativeFrom="page">
                  <wp:posOffset>590550</wp:posOffset>
                </wp:positionV>
                <wp:extent cx="3239770" cy="3099435"/>
                <wp:effectExtent l="0" t="0" r="0" b="5715"/>
                <wp:wrapSquare wrapText="bothSides"/>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3099435"/>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noFill/>
                          <a:miter lim="800000"/>
                          <a:headEnd/>
                          <a:tailEnd/>
                        </a:ln>
                      </wps:spPr>
                      <wps:txbx>
                        <w:txbxContent>
                          <w:p w14:paraId="7DF2329C" w14:textId="1598388B" w:rsidR="004E4492" w:rsidRDefault="004E4492" w:rsidP="003D4497">
                            <w:pPr>
                              <w:pStyle w:val="Heading1"/>
                            </w:pPr>
                            <w:r>
                              <w:t>Recommendations</w:t>
                            </w:r>
                          </w:p>
                          <w:p w14:paraId="48F865A5" w14:textId="229754D1" w:rsidR="003546C7" w:rsidRDefault="008411E2" w:rsidP="003D4497">
                            <w:pPr>
                              <w:pStyle w:val="ListParagraph"/>
                              <w:numPr>
                                <w:ilvl w:val="0"/>
                                <w:numId w:val="11"/>
                              </w:numPr>
                            </w:pPr>
                            <w:r>
                              <w:t xml:space="preserve">Use Google COVID-19 Community Mobility Reports </w:t>
                            </w:r>
                            <w:r w:rsidR="008E171E">
                              <w:t xml:space="preserve">only </w:t>
                            </w:r>
                            <w:r>
                              <w:t xml:space="preserve">in areas with useful data to </w:t>
                            </w:r>
                            <w:r w:rsidR="008E171E">
                              <w:t xml:space="preserve">identify </w:t>
                            </w:r>
                            <w:r>
                              <w:t xml:space="preserve">high increases in travel to parks. </w:t>
                            </w:r>
                            <w:r w:rsidR="008E171E">
                              <w:t xml:space="preserve"> </w:t>
                            </w:r>
                          </w:p>
                          <w:p w14:paraId="3FC0000C" w14:textId="14C39672" w:rsidR="008411E2" w:rsidRDefault="008411E2" w:rsidP="003D4497">
                            <w:pPr>
                              <w:pStyle w:val="ListParagraph"/>
                              <w:numPr>
                                <w:ilvl w:val="0"/>
                                <w:numId w:val="11"/>
                              </w:numPr>
                            </w:pPr>
                            <w:r>
                              <w:t xml:space="preserve">Establish </w:t>
                            </w:r>
                            <w:r w:rsidR="001246ED">
                              <w:t xml:space="preserve">a </w:t>
                            </w:r>
                            <w:r w:rsidR="00B3764A">
                              <w:t xml:space="preserve">standard </w:t>
                            </w:r>
                            <w:r>
                              <w:t xml:space="preserve">list of search terms related to </w:t>
                            </w:r>
                            <w:r w:rsidR="00B3764A">
                              <w:t xml:space="preserve">recreation activities. Use Google Trends to examine </w:t>
                            </w:r>
                            <w:r w:rsidR="001246ED">
                              <w:t>long and short-term</w:t>
                            </w:r>
                            <w:r w:rsidR="00B3764A">
                              <w:t xml:space="preserve"> trend</w:t>
                            </w:r>
                            <w:r w:rsidR="001246ED">
                              <w:t>s</w:t>
                            </w:r>
                            <w:r w:rsidR="00262D48">
                              <w:t>, including</w:t>
                            </w:r>
                            <w:r w:rsidR="00B3764A">
                              <w:t xml:space="preserve"> </w:t>
                            </w:r>
                            <w:r w:rsidR="00706943">
                              <w:t>recent changes in interest</w:t>
                            </w:r>
                            <w:r w:rsidR="00262D48">
                              <w:t xml:space="preserve"> related to COVID-19.</w:t>
                            </w:r>
                          </w:p>
                          <w:p w14:paraId="431EA883" w14:textId="08DFE4AA" w:rsidR="008E1163" w:rsidRDefault="008E1163" w:rsidP="003D4497">
                            <w:pPr>
                              <w:pStyle w:val="ListParagraph"/>
                              <w:numPr>
                                <w:ilvl w:val="0"/>
                                <w:numId w:val="11"/>
                              </w:numPr>
                            </w:pPr>
                            <w:r>
                              <w:t xml:space="preserve">When possible, validate interpretations of these results with </w:t>
                            </w:r>
                            <w:r w:rsidR="00C97149">
                              <w:t>existing recreation usage data (i.e. from tracked visitation and usage data for conservation areas).</w:t>
                            </w:r>
                          </w:p>
                          <w:p w14:paraId="1053F912" w14:textId="24B8636C" w:rsidR="002A1336" w:rsidRDefault="00993860" w:rsidP="003D4497">
                            <w:pPr>
                              <w:pStyle w:val="ListParagraph"/>
                              <w:numPr>
                                <w:ilvl w:val="0"/>
                                <w:numId w:val="11"/>
                              </w:numPr>
                            </w:pPr>
                            <w:r>
                              <w:t>Use this information to inform</w:t>
                            </w:r>
                            <w:r w:rsidR="00262D48">
                              <w:t xml:space="preserve"> visitor management strategies and</w:t>
                            </w:r>
                            <w:r>
                              <w:t xml:space="preserve"> related management</w:t>
                            </w:r>
                            <w:r w:rsidR="00262D48">
                              <w:t xml:space="preserve"> efforts.</w:t>
                            </w:r>
                          </w:p>
                          <w:p w14:paraId="5C0A72EF" w14:textId="1C37020C" w:rsidR="00C97149" w:rsidRPr="003546C7" w:rsidRDefault="002A1336" w:rsidP="003D4497">
                            <w:pPr>
                              <w:pStyle w:val="ListParagraph"/>
                              <w:numPr>
                                <w:ilvl w:val="0"/>
                                <w:numId w:val="11"/>
                              </w:numPr>
                            </w:pPr>
                            <w:r>
                              <w:t xml:space="preserve">Open dialogue with Google to determine </w:t>
                            </w:r>
                            <w:r w:rsidR="006C1A82">
                              <w:t xml:space="preserve">if </w:t>
                            </w:r>
                            <w:r>
                              <w:t xml:space="preserve">usage of </w:t>
                            </w:r>
                            <w:r w:rsidR="000F6991">
                              <w:t>locational</w:t>
                            </w:r>
                            <w:r>
                              <w:t xml:space="preserve"> data relevant for conservation management</w:t>
                            </w:r>
                            <w:r w:rsidR="006C1A82">
                              <w:t xml:space="preserve"> is possib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5229D3" id="_x0000_s1033" type="#_x0000_t202" style="position:absolute;margin-left:284.25pt;margin-top:46.5pt;width:255.1pt;height:244.0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" fillcolor="#f6f8fc [180]" stroked="f">
                <v:fill color2="#c7d4ed [980]" colors="0 #f6f8fc;48497f #abc0e4;54395f #abc0e4;1 #c7d5ed" focus="100%" type="gradient"/>
                <v:textbox>
                  <w:txbxContent>
                    <w:p w14:paraId="7DF2329C" w14:textId="1598388B" w:rsidR="004E4492" w:rsidRDefault="004E4492" w:rsidP="003D4497">
                      <w:pPr>
                        <w:pStyle w:val="Heading1"/>
                      </w:pPr>
                      <w:r>
                        <w:t>Recommendations</w:t>
                      </w:r>
                    </w:p>
                    <w:p w14:paraId="48F865A5" w14:textId="229754D1" w:rsidR="003546C7" w:rsidRDefault="008411E2" w:rsidP="003D4497">
                      <w:pPr>
                        <w:pStyle w:val="ListParagraph"/>
                        <w:numPr>
                          <w:ilvl w:val="0"/>
                          <w:numId w:val="11"/>
                        </w:numPr>
                      </w:pPr>
                      <w:r>
                        <w:t xml:space="preserve">Use Google COVID-19 Community Mobility Reports </w:t>
                      </w:r>
                      <w:r w:rsidR="008E171E">
                        <w:t xml:space="preserve">only </w:t>
                      </w:r>
                      <w:r>
                        <w:t xml:space="preserve">in areas with useful data to </w:t>
                      </w:r>
                      <w:r w:rsidR="008E171E">
                        <w:t xml:space="preserve">identify </w:t>
                      </w:r>
                      <w:r>
                        <w:t xml:space="preserve">high increases in travel to parks. </w:t>
                      </w:r>
                      <w:r w:rsidR="008E171E">
                        <w:t xml:space="preserve"> </w:t>
                      </w:r>
                    </w:p>
                    <w:p w14:paraId="3FC0000C" w14:textId="14C39672" w:rsidR="008411E2" w:rsidRDefault="008411E2" w:rsidP="003D4497">
                      <w:pPr>
                        <w:pStyle w:val="ListParagraph"/>
                        <w:numPr>
                          <w:ilvl w:val="0"/>
                          <w:numId w:val="11"/>
                        </w:numPr>
                      </w:pPr>
                      <w:r>
                        <w:t xml:space="preserve">Establish </w:t>
                      </w:r>
                      <w:r w:rsidR="001246ED">
                        <w:t xml:space="preserve">a </w:t>
                      </w:r>
                      <w:r w:rsidR="00B3764A">
                        <w:t xml:space="preserve">standard </w:t>
                      </w:r>
                      <w:r>
                        <w:t xml:space="preserve">list of search terms related to </w:t>
                      </w:r>
                      <w:r w:rsidR="00B3764A">
                        <w:t xml:space="preserve">recreation activities. Use Google Trends to examine </w:t>
                      </w:r>
                      <w:r w:rsidR="001246ED">
                        <w:t>long and short-term</w:t>
                      </w:r>
                      <w:r w:rsidR="00B3764A">
                        <w:t xml:space="preserve"> trend</w:t>
                      </w:r>
                      <w:r w:rsidR="001246ED">
                        <w:t>s</w:t>
                      </w:r>
                      <w:r w:rsidR="00262D48">
                        <w:t>, including</w:t>
                      </w:r>
                      <w:r w:rsidR="00B3764A">
                        <w:t xml:space="preserve"> </w:t>
                      </w:r>
                      <w:r w:rsidR="00706943">
                        <w:t>recent changes in interest</w:t>
                      </w:r>
                      <w:r w:rsidR="00262D48">
                        <w:t xml:space="preserve"> related to COVID-19.</w:t>
                      </w:r>
                    </w:p>
                    <w:p w14:paraId="431EA883" w14:textId="08DFE4AA" w:rsidR="008E1163" w:rsidRDefault="008E1163" w:rsidP="003D4497">
                      <w:pPr>
                        <w:pStyle w:val="ListParagraph"/>
                        <w:numPr>
                          <w:ilvl w:val="0"/>
                          <w:numId w:val="11"/>
                        </w:numPr>
                      </w:pPr>
                      <w:r>
                        <w:t xml:space="preserve">When possible, validate interpretations of these results with </w:t>
                      </w:r>
                      <w:r w:rsidR="00C97149">
                        <w:t>existing recreation usage data (i.e. from tracked visitation and usage data for conservation areas).</w:t>
                      </w:r>
                    </w:p>
                    <w:p w14:paraId="1053F912" w14:textId="24B8636C" w:rsidR="002A1336" w:rsidRDefault="00993860" w:rsidP="003D4497">
                      <w:pPr>
                        <w:pStyle w:val="ListParagraph"/>
                        <w:numPr>
                          <w:ilvl w:val="0"/>
                          <w:numId w:val="11"/>
                        </w:numPr>
                      </w:pPr>
                      <w:r>
                        <w:t>Use this information to inform</w:t>
                      </w:r>
                      <w:r w:rsidR="00262D48">
                        <w:t xml:space="preserve"> visitor management strategies and</w:t>
                      </w:r>
                      <w:r>
                        <w:t xml:space="preserve"> related management</w:t>
                      </w:r>
                      <w:r w:rsidR="00262D48">
                        <w:t xml:space="preserve"> efforts.</w:t>
                      </w:r>
                    </w:p>
                    <w:p w14:paraId="5C0A72EF" w14:textId="1C37020C" w:rsidR="00C97149" w:rsidRPr="003546C7" w:rsidRDefault="002A1336" w:rsidP="003D4497">
                      <w:pPr>
                        <w:pStyle w:val="ListParagraph"/>
                        <w:numPr>
                          <w:ilvl w:val="0"/>
                          <w:numId w:val="11"/>
                        </w:numPr>
                      </w:pPr>
                      <w:r>
                        <w:t xml:space="preserve">Open dialogue with Google to determine </w:t>
                      </w:r>
                      <w:r w:rsidR="006C1A82">
                        <w:t xml:space="preserve">if </w:t>
                      </w:r>
                      <w:r>
                        <w:t xml:space="preserve">usage of </w:t>
                      </w:r>
                      <w:r w:rsidR="000F6991">
                        <w:t>locational</w:t>
                      </w:r>
                      <w:r>
                        <w:t xml:space="preserve"> data relevant for conservation management</w:t>
                      </w:r>
                      <w:r w:rsidR="006C1A82">
                        <w:t xml:space="preserve"> is possible.</w:t>
                      </w:r>
                    </w:p>
                  </w:txbxContent>
                </v:textbox>
                <w10:wrap type="square" anchory="page"/>
              </v:shape>
            </w:pict>
          </mc:Fallback>
        </mc:AlternateContent>
      </w:r>
      <w:r>
        <w:t>Conclusions</w:t>
      </w:r>
    </w:p>
    <w:p w14:paraId="5A7E037E" w14:textId="1FBF0707" w:rsidR="00255BB6" w:rsidRDefault="008D3B8E" w:rsidP="003D4497">
      <w:r>
        <w:rPr>
          <w:noProof/>
        </w:rPr>
        <mc:AlternateContent>
          <mc:Choice Requires="wps">
            <w:drawing>
              <wp:anchor distT="45720" distB="45720" distL="114300" distR="114300" simplePos="0" relativeHeight="251669504" behindDoc="0" locked="0" layoutInCell="1" allowOverlap="1" wp14:anchorId="5BBD1CA5" wp14:editId="46DB0BD7">
                <wp:simplePos x="0" y="0"/>
                <wp:positionH relativeFrom="column">
                  <wp:posOffset>0</wp:posOffset>
                </wp:positionH>
                <wp:positionV relativeFrom="page">
                  <wp:posOffset>3790950</wp:posOffset>
                </wp:positionV>
                <wp:extent cx="3239770" cy="5667375"/>
                <wp:effectExtent l="0" t="0" r="0" b="952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5667375"/>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w="9525">
                          <a:noFill/>
                          <a:miter lim="800000"/>
                          <a:headEnd/>
                          <a:tailEnd/>
                        </a:ln>
                      </wps:spPr>
                      <wps:txbx>
                        <w:txbxContent>
                          <w:p w14:paraId="5876DABC" w14:textId="7677E82B" w:rsidR="00666D9F" w:rsidRDefault="00726EEE" w:rsidP="005A7140">
                            <w:pPr>
                              <w:jc w:val="center"/>
                              <w:rPr>
                                <w:rStyle w:val="SubtleEmphasis"/>
                                <w:i w:val="0"/>
                                <w:iCs w:val="0"/>
                              </w:rPr>
                            </w:pPr>
                            <w:r>
                              <w:rPr>
                                <w:noProof/>
                              </w:rPr>
                              <w:drawing>
                                <wp:inline distT="0" distB="0" distL="0" distR="0" wp14:anchorId="61BF1803" wp14:editId="24374B56">
                                  <wp:extent cx="2905125" cy="2077085"/>
                                  <wp:effectExtent l="0" t="0" r="952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62B254D5" w14:textId="04213651" w:rsidR="00666D9F" w:rsidRDefault="00B47C0C" w:rsidP="005A7140">
                            <w:pPr>
                              <w:jc w:val="center"/>
                              <w:rPr>
                                <w:rStyle w:val="SubtleEmphasis"/>
                                <w:i w:val="0"/>
                                <w:iCs w:val="0"/>
                              </w:rPr>
                            </w:pPr>
                            <w:r>
                              <w:rPr>
                                <w:noProof/>
                              </w:rPr>
                              <w:drawing>
                                <wp:inline distT="0" distB="0" distL="0" distR="0" wp14:anchorId="351D3DAD" wp14:editId="6A760544">
                                  <wp:extent cx="2905125" cy="2077085"/>
                                  <wp:effectExtent l="0" t="0" r="9525"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73A9E37A" w14:textId="073D7262" w:rsidR="00666D9F" w:rsidRPr="00161286" w:rsidRDefault="00666D9F" w:rsidP="003D4497">
                            <w:pPr>
                              <w:rPr>
                                <w:rStyle w:val="SubtleEmphasis"/>
                              </w:rPr>
                            </w:pPr>
                            <w:r w:rsidRPr="00331E3F">
                              <w:rPr>
                                <w:rStyle w:val="SubtleEmphasis"/>
                                <w:b/>
                                <w:bCs/>
                              </w:rPr>
                              <w:t>Figure 3:</w:t>
                            </w:r>
                            <w:r>
                              <w:rPr>
                                <w:rStyle w:val="SubtleEmphasis"/>
                              </w:rPr>
                              <w:t xml:space="preserve"> Google Trends results for searches for “</w:t>
                            </w:r>
                            <w:r w:rsidR="00726EEE">
                              <w:rPr>
                                <w:rStyle w:val="SubtleEmphasis"/>
                              </w:rPr>
                              <w:t>camping</w:t>
                            </w:r>
                            <w:r>
                              <w:rPr>
                                <w:rStyle w:val="SubtleEmphasis"/>
                              </w:rPr>
                              <w:t>” and “</w:t>
                            </w:r>
                            <w:r w:rsidR="00726EEE">
                              <w:rPr>
                                <w:rStyle w:val="SubtleEmphasis"/>
                              </w:rPr>
                              <w:t>mountain bike</w:t>
                            </w:r>
                            <w:r>
                              <w:rPr>
                                <w:rStyle w:val="SubtleEmphasis"/>
                              </w:rPr>
                              <w:t xml:space="preserve">” within Canada from 2016 to November 2020. Interest is shown as a percentage relative to the point in the </w:t>
                            </w:r>
                            <w:r w:rsidR="001E0B32">
                              <w:rPr>
                                <w:rStyle w:val="SubtleEmphasis"/>
                              </w:rPr>
                              <w:t>5-year</w:t>
                            </w:r>
                            <w:r>
                              <w:rPr>
                                <w:rStyle w:val="SubtleEmphasis"/>
                              </w:rPr>
                              <w:t xml:space="preserve"> period with the highest interest. Dotted blue lines show average annual maximum from 2016-2019. Both terms are annually cyclic, increasing in spring and decreasing in fall, but in 2020 “</w:t>
                            </w:r>
                            <w:r w:rsidR="00525009">
                              <w:rPr>
                                <w:rStyle w:val="SubtleEmphasis"/>
                              </w:rPr>
                              <w:t>camping</w:t>
                            </w:r>
                            <w:r>
                              <w:rPr>
                                <w:rStyle w:val="SubtleEmphasis"/>
                              </w:rPr>
                              <w:t xml:space="preserve">” </w:t>
                            </w:r>
                            <w:r w:rsidR="00525009">
                              <w:rPr>
                                <w:rStyle w:val="SubtleEmphasis"/>
                              </w:rPr>
                              <w:t>increased in interest</w:t>
                            </w:r>
                            <w:r>
                              <w:rPr>
                                <w:rStyle w:val="SubtleEmphasis"/>
                              </w:rPr>
                              <w:t xml:space="preserve"> by ~</w:t>
                            </w:r>
                            <w:r w:rsidR="00525009">
                              <w:rPr>
                                <w:rStyle w:val="SubtleEmphasis"/>
                              </w:rPr>
                              <w:t>1</w:t>
                            </w:r>
                            <w:r>
                              <w:rPr>
                                <w:rStyle w:val="SubtleEmphasis"/>
                              </w:rPr>
                              <w:t>0% while “</w:t>
                            </w:r>
                            <w:r w:rsidR="0037118C">
                              <w:rPr>
                                <w:rStyle w:val="SubtleEmphasis"/>
                              </w:rPr>
                              <w:t>mountain bike</w:t>
                            </w:r>
                            <w:r>
                              <w:rPr>
                                <w:rStyle w:val="SubtleEmphasis"/>
                              </w:rPr>
                              <w:t>” increased by ~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BD1CA5" id="_x0000_s1034" type="#_x0000_t202" style="position:absolute;margin-left:0;margin-top:298.5pt;width:255.1pt;height:446.2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" fillcolor="#f6f8fc [180]" stroked="f">
                <v:fill color2="#c7d4ed [980]" colors="0 #f6f8fc;48497f #abc0e4;54395f #abc0e4;1 #c7d5ed" focus="100%" type="gradient"/>
                <v:textbox>
                  <w:txbxContent>
                    <w:p w14:paraId="5876DABC" w14:textId="7677E82B" w:rsidR="00666D9F" w:rsidRDefault="00726EEE" w:rsidP="005A7140">
                      <w:pPr>
                        <w:jc w:val="center"/>
                        <w:rPr>
                          <w:rStyle w:val="SubtleEmphasis"/>
                          <w:i w:val="0"/>
                          <w:iCs w:val="0"/>
                        </w:rPr>
                      </w:pPr>
                      <w:r>
                        <w:rPr>
                          <w:noProof/>
                        </w:rPr>
                        <w:drawing>
                          <wp:inline distT="0" distB="0" distL="0" distR="0" wp14:anchorId="61BF1803" wp14:editId="24374B56">
                            <wp:extent cx="2905125" cy="2077085"/>
                            <wp:effectExtent l="0" t="0" r="952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62B254D5" w14:textId="04213651" w:rsidR="00666D9F" w:rsidRDefault="00B47C0C" w:rsidP="005A7140">
                      <w:pPr>
                        <w:jc w:val="center"/>
                        <w:rPr>
                          <w:rStyle w:val="SubtleEmphasis"/>
                          <w:i w:val="0"/>
                          <w:iCs w:val="0"/>
                        </w:rPr>
                      </w:pPr>
                      <w:r>
                        <w:rPr>
                          <w:noProof/>
                        </w:rPr>
                        <w:drawing>
                          <wp:inline distT="0" distB="0" distL="0" distR="0" wp14:anchorId="351D3DAD" wp14:editId="6A760544">
                            <wp:extent cx="2905125" cy="2077085"/>
                            <wp:effectExtent l="0" t="0" r="9525"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05125" cy="2077085"/>
                                    </a:xfrm>
                                    <a:prstGeom prst="rect">
                                      <a:avLst/>
                                    </a:prstGeom>
                                    <a:noFill/>
                                    <a:ln>
                                      <a:noFill/>
                                    </a:ln>
                                  </pic:spPr>
                                </pic:pic>
                              </a:graphicData>
                            </a:graphic>
                          </wp:inline>
                        </w:drawing>
                      </w:r>
                    </w:p>
                    <w:p w14:paraId="73A9E37A" w14:textId="073D7262" w:rsidR="00666D9F" w:rsidRPr="00161286" w:rsidRDefault="00666D9F" w:rsidP="003D4497">
                      <w:pPr>
                        <w:rPr>
                          <w:rStyle w:val="SubtleEmphasis"/>
                        </w:rPr>
                      </w:pPr>
                      <w:r w:rsidRPr="00331E3F">
                        <w:rPr>
                          <w:rStyle w:val="SubtleEmphasis"/>
                          <w:b/>
                          <w:bCs/>
                        </w:rPr>
                        <w:t>Figure 3:</w:t>
                      </w:r>
                      <w:r>
                        <w:rPr>
                          <w:rStyle w:val="SubtleEmphasis"/>
                        </w:rPr>
                        <w:t xml:space="preserve"> Google Trends results for searches for “</w:t>
                      </w:r>
                      <w:r w:rsidR="00726EEE">
                        <w:rPr>
                          <w:rStyle w:val="SubtleEmphasis"/>
                        </w:rPr>
                        <w:t>camping</w:t>
                      </w:r>
                      <w:r>
                        <w:rPr>
                          <w:rStyle w:val="SubtleEmphasis"/>
                        </w:rPr>
                        <w:t>” and “</w:t>
                      </w:r>
                      <w:r w:rsidR="00726EEE">
                        <w:rPr>
                          <w:rStyle w:val="SubtleEmphasis"/>
                        </w:rPr>
                        <w:t>mountain bike</w:t>
                      </w:r>
                      <w:r>
                        <w:rPr>
                          <w:rStyle w:val="SubtleEmphasis"/>
                        </w:rPr>
                        <w:t xml:space="preserve">” within Canada from 2016 to November 2020. Interest is shown as a percentage relative to the point in the </w:t>
                      </w:r>
                      <w:r w:rsidR="001E0B32">
                        <w:rPr>
                          <w:rStyle w:val="SubtleEmphasis"/>
                        </w:rPr>
                        <w:t>5-year</w:t>
                      </w:r>
                      <w:r>
                        <w:rPr>
                          <w:rStyle w:val="SubtleEmphasis"/>
                        </w:rPr>
                        <w:t xml:space="preserve"> period with the highest interest. Dotted blue lines show average annual maximum from 2016-2019. Both terms are annually cyclic, increasing in spring and decreasing in fall, but in 2020 “</w:t>
                      </w:r>
                      <w:r w:rsidR="00525009">
                        <w:rPr>
                          <w:rStyle w:val="SubtleEmphasis"/>
                        </w:rPr>
                        <w:t>camping</w:t>
                      </w:r>
                      <w:r>
                        <w:rPr>
                          <w:rStyle w:val="SubtleEmphasis"/>
                        </w:rPr>
                        <w:t xml:space="preserve">” </w:t>
                      </w:r>
                      <w:r w:rsidR="00525009">
                        <w:rPr>
                          <w:rStyle w:val="SubtleEmphasis"/>
                        </w:rPr>
                        <w:t>increased in interest</w:t>
                      </w:r>
                      <w:r>
                        <w:rPr>
                          <w:rStyle w:val="SubtleEmphasis"/>
                        </w:rPr>
                        <w:t xml:space="preserve"> by ~</w:t>
                      </w:r>
                      <w:r w:rsidR="00525009">
                        <w:rPr>
                          <w:rStyle w:val="SubtleEmphasis"/>
                        </w:rPr>
                        <w:t>1</w:t>
                      </w:r>
                      <w:r>
                        <w:rPr>
                          <w:rStyle w:val="SubtleEmphasis"/>
                        </w:rPr>
                        <w:t>0% while “</w:t>
                      </w:r>
                      <w:r w:rsidR="0037118C">
                        <w:rPr>
                          <w:rStyle w:val="SubtleEmphasis"/>
                        </w:rPr>
                        <w:t>mountain bike</w:t>
                      </w:r>
                      <w:r>
                        <w:rPr>
                          <w:rStyle w:val="SubtleEmphasis"/>
                        </w:rPr>
                        <w:t>” increased by ~50%.</w:t>
                      </w:r>
                    </w:p>
                  </w:txbxContent>
                </v:textbox>
                <w10:wrap type="square" anchory="page"/>
              </v:shape>
            </w:pict>
          </mc:Fallback>
        </mc:AlternateContent>
      </w:r>
      <w:r w:rsidR="004E3EA9">
        <w:t xml:space="preserve">Recreation in conservation areas has ecological impacts with varying severities depending on the </w:t>
      </w:r>
      <w:r w:rsidR="0069649E">
        <w:t xml:space="preserve">amount of usage and the activities. A lack of </w:t>
      </w:r>
      <w:r w:rsidR="00340537">
        <w:t xml:space="preserve">baseline </w:t>
      </w:r>
      <w:r w:rsidR="0069649E">
        <w:t xml:space="preserve">data regarding </w:t>
      </w:r>
      <w:r w:rsidR="00340537">
        <w:t xml:space="preserve">where and how people are recreating </w:t>
      </w:r>
      <w:r w:rsidR="00861D80">
        <w:t xml:space="preserve">stifles the ability of conservation managers to </w:t>
      </w:r>
      <w:r w:rsidR="00C471A1">
        <w:t xml:space="preserve">produce strategies that effectively mitigate human </w:t>
      </w:r>
      <w:r w:rsidR="00C46559">
        <w:t>visitation</w:t>
      </w:r>
      <w:r w:rsidR="00C471A1">
        <w:t xml:space="preserve">. By using alternative data sources, such as those from Google, </w:t>
      </w:r>
      <w:r w:rsidR="00C46559">
        <w:t xml:space="preserve">managers can begin to examine these issues at municipal scales. </w:t>
      </w:r>
      <w:r w:rsidR="0040108C">
        <w:t xml:space="preserve">Upon examination this data in Canada, it is clear that during the COVID-19 pandemic, some areas have </w:t>
      </w:r>
      <w:r w:rsidR="001246ED">
        <w:t xml:space="preserve">had </w:t>
      </w:r>
      <w:r w:rsidR="008D704B">
        <w:t>increases</w:t>
      </w:r>
      <w:r w:rsidR="0040108C">
        <w:t xml:space="preserve"> in parks visitation</w:t>
      </w:r>
      <w:r w:rsidR="008D704B">
        <w:t xml:space="preserve"> greater than the national average</w:t>
      </w:r>
      <w:r w:rsidR="0040108C">
        <w:t>, and that certain recreation activities and conservation types have received greater interest than others.</w:t>
      </w:r>
      <w:r w:rsidR="008D704B">
        <w:t xml:space="preserve"> Further refining the usage of this </w:t>
      </w:r>
      <w:r w:rsidR="003C4F7F">
        <w:t xml:space="preserve">analysis </w:t>
      </w:r>
      <w:r w:rsidR="008D704B">
        <w:t xml:space="preserve">method </w:t>
      </w:r>
      <w:r w:rsidR="003C4F7F">
        <w:t>could greatly impact conservation management and provide insight into recreation habits that previously would have been impossible.</w:t>
      </w:r>
    </w:p>
    <w:p w14:paraId="4964744D" w14:textId="623BBF24" w:rsidR="006E5306" w:rsidRDefault="006E5306" w:rsidP="005A7140">
      <w:pPr>
        <w:pStyle w:val="Heading1"/>
        <w:spacing w:after="0"/>
      </w:pPr>
      <w:r>
        <w:t>References</w:t>
      </w:r>
    </w:p>
    <w:p w14:paraId="34B11503" w14:textId="77777777" w:rsidR="009F190A" w:rsidRPr="005A7140" w:rsidRDefault="00A53ACD" w:rsidP="005A7140">
      <w:pPr>
        <w:pStyle w:val="Bibliography"/>
        <w:spacing w:line="240" w:lineRule="auto"/>
        <w:rPr>
          <w:sz w:val="18"/>
          <w:szCs w:val="18"/>
        </w:rPr>
      </w:pPr>
      <w:r w:rsidRPr="005A7140">
        <w:rPr>
          <w:sz w:val="18"/>
          <w:szCs w:val="18"/>
        </w:rPr>
        <w:fldChar w:fldCharType="begin"/>
      </w:r>
      <w:r w:rsidRPr="005A7140">
        <w:rPr>
          <w:sz w:val="18"/>
          <w:szCs w:val="18"/>
        </w:rPr>
        <w:instrText xml:space="preserve"> ADDIN ZOTERO_BIBL {"uncited":[],"omitted":[],"custom":[]} CSL_BIBLIOGRAPHY </w:instrText>
      </w:r>
      <w:r w:rsidRPr="005A7140">
        <w:rPr>
          <w:sz w:val="18"/>
          <w:szCs w:val="18"/>
        </w:rPr>
        <w:fldChar w:fldCharType="separate"/>
      </w:r>
      <w:r w:rsidR="009F190A" w:rsidRPr="005A7140">
        <w:rPr>
          <w:sz w:val="18"/>
          <w:szCs w:val="18"/>
        </w:rPr>
        <w:t>1.</w:t>
      </w:r>
      <w:r w:rsidR="009F190A" w:rsidRPr="005A7140">
        <w:rPr>
          <w:sz w:val="18"/>
          <w:szCs w:val="18"/>
        </w:rPr>
        <w:tab/>
        <w:t xml:space="preserve">Bates, A. E., Primack, R. B., Moraga, P. &amp; Duarte, C. M. COVID-19 pandemic and associated lockdown as a “Global Human Confinement Experiment” to investigate biodiversity conservation. </w:t>
      </w:r>
      <w:r w:rsidR="009F190A" w:rsidRPr="005A7140">
        <w:rPr>
          <w:i/>
          <w:iCs/>
          <w:sz w:val="18"/>
          <w:szCs w:val="18"/>
        </w:rPr>
        <w:t>Biol. Conserv.</w:t>
      </w:r>
      <w:r w:rsidR="009F190A" w:rsidRPr="005A7140">
        <w:rPr>
          <w:sz w:val="18"/>
          <w:szCs w:val="18"/>
        </w:rPr>
        <w:t xml:space="preserve"> 248, 108665 (2020).</w:t>
      </w:r>
    </w:p>
    <w:p w14:paraId="087FED7C" w14:textId="77777777" w:rsidR="009F190A" w:rsidRPr="005A7140" w:rsidRDefault="009F190A" w:rsidP="005A7140">
      <w:pPr>
        <w:pStyle w:val="Bibliography"/>
        <w:spacing w:line="240" w:lineRule="auto"/>
        <w:rPr>
          <w:sz w:val="18"/>
          <w:szCs w:val="18"/>
        </w:rPr>
      </w:pPr>
      <w:r w:rsidRPr="005A7140">
        <w:rPr>
          <w:sz w:val="18"/>
          <w:szCs w:val="18"/>
        </w:rPr>
        <w:t>2.</w:t>
      </w:r>
      <w:r w:rsidRPr="005A7140">
        <w:rPr>
          <w:sz w:val="18"/>
          <w:szCs w:val="18"/>
        </w:rPr>
        <w:tab/>
        <w:t xml:space="preserve">Manenti, R. </w:t>
      </w:r>
      <w:r w:rsidRPr="005A7140">
        <w:rPr>
          <w:i/>
          <w:iCs/>
          <w:sz w:val="18"/>
          <w:szCs w:val="18"/>
        </w:rPr>
        <w:t>et al.</w:t>
      </w:r>
      <w:r w:rsidRPr="005A7140">
        <w:rPr>
          <w:sz w:val="18"/>
          <w:szCs w:val="18"/>
        </w:rPr>
        <w:t xml:space="preserve"> The good, the bad and the ugly of COVID-19 lockdown effects on wildlife conservation: Insights from the first European locked down country. </w:t>
      </w:r>
      <w:r w:rsidRPr="005A7140">
        <w:rPr>
          <w:i/>
          <w:iCs/>
          <w:sz w:val="18"/>
          <w:szCs w:val="18"/>
        </w:rPr>
        <w:t>Biol. Conserv.</w:t>
      </w:r>
      <w:r w:rsidRPr="005A7140">
        <w:rPr>
          <w:sz w:val="18"/>
          <w:szCs w:val="18"/>
        </w:rPr>
        <w:t xml:space="preserve"> 249, 108728 (2020).</w:t>
      </w:r>
    </w:p>
    <w:p w14:paraId="2EC655E9" w14:textId="77777777" w:rsidR="009F190A" w:rsidRPr="005A7140" w:rsidRDefault="009F190A" w:rsidP="005A7140">
      <w:pPr>
        <w:pStyle w:val="Bibliography"/>
        <w:spacing w:line="240" w:lineRule="auto"/>
        <w:rPr>
          <w:sz w:val="18"/>
          <w:szCs w:val="18"/>
        </w:rPr>
      </w:pPr>
      <w:r w:rsidRPr="005A7140">
        <w:rPr>
          <w:sz w:val="18"/>
          <w:szCs w:val="18"/>
        </w:rPr>
        <w:t>3.</w:t>
      </w:r>
      <w:r w:rsidRPr="005A7140">
        <w:rPr>
          <w:sz w:val="18"/>
          <w:szCs w:val="18"/>
        </w:rPr>
        <w:tab/>
        <w:t xml:space="preserve">Rutz, C. </w:t>
      </w:r>
      <w:r w:rsidRPr="005A7140">
        <w:rPr>
          <w:i/>
          <w:iCs/>
          <w:sz w:val="18"/>
          <w:szCs w:val="18"/>
        </w:rPr>
        <w:t>et al.</w:t>
      </w:r>
      <w:r w:rsidRPr="005A7140">
        <w:rPr>
          <w:sz w:val="18"/>
          <w:szCs w:val="18"/>
        </w:rPr>
        <w:t xml:space="preserve"> COVID-19 lockdown allows researchers to quantify the effects of human activity on wildlife. </w:t>
      </w:r>
      <w:r w:rsidRPr="005A7140">
        <w:rPr>
          <w:i/>
          <w:iCs/>
          <w:sz w:val="18"/>
          <w:szCs w:val="18"/>
        </w:rPr>
        <w:t>Nat. Ecol. Evol.</w:t>
      </w:r>
      <w:r w:rsidRPr="005A7140">
        <w:rPr>
          <w:sz w:val="18"/>
          <w:szCs w:val="18"/>
        </w:rPr>
        <w:t xml:space="preserve"> 4, 1156–1159 (2020).</w:t>
      </w:r>
    </w:p>
    <w:p w14:paraId="09DA9767" w14:textId="77777777" w:rsidR="009F190A" w:rsidRPr="005A7140" w:rsidRDefault="009F190A" w:rsidP="005A7140">
      <w:pPr>
        <w:pStyle w:val="Bibliography"/>
        <w:spacing w:line="240" w:lineRule="auto"/>
        <w:rPr>
          <w:sz w:val="18"/>
          <w:szCs w:val="18"/>
        </w:rPr>
      </w:pPr>
      <w:r w:rsidRPr="005A7140">
        <w:rPr>
          <w:sz w:val="18"/>
          <w:szCs w:val="18"/>
        </w:rPr>
        <w:t>4.</w:t>
      </w:r>
      <w:r w:rsidRPr="005A7140">
        <w:rPr>
          <w:sz w:val="18"/>
          <w:szCs w:val="18"/>
        </w:rPr>
        <w:tab/>
        <w:t xml:space="preserve">Monz, C. A., Pickering, C. M. &amp; Hadwen, W. L. Recent advances in recreation ecology and the implications of different relationships between recreation use and ecological impacts. </w:t>
      </w:r>
      <w:r w:rsidRPr="005A7140">
        <w:rPr>
          <w:i/>
          <w:iCs/>
          <w:sz w:val="18"/>
          <w:szCs w:val="18"/>
        </w:rPr>
        <w:t>Front. Ecol. Environ.</w:t>
      </w:r>
      <w:r w:rsidRPr="005A7140">
        <w:rPr>
          <w:sz w:val="18"/>
          <w:szCs w:val="18"/>
        </w:rPr>
        <w:t xml:space="preserve"> 11, 441–446 (2013).</w:t>
      </w:r>
    </w:p>
    <w:p w14:paraId="21EEF009" w14:textId="77777777" w:rsidR="009F190A" w:rsidRPr="005A7140" w:rsidRDefault="009F190A" w:rsidP="005A7140">
      <w:pPr>
        <w:pStyle w:val="Bibliography"/>
        <w:spacing w:line="240" w:lineRule="auto"/>
        <w:rPr>
          <w:sz w:val="18"/>
          <w:szCs w:val="18"/>
        </w:rPr>
      </w:pPr>
      <w:r w:rsidRPr="005A7140">
        <w:rPr>
          <w:sz w:val="18"/>
          <w:szCs w:val="18"/>
        </w:rPr>
        <w:t>5.</w:t>
      </w:r>
      <w:r w:rsidRPr="005A7140">
        <w:rPr>
          <w:sz w:val="18"/>
          <w:szCs w:val="18"/>
        </w:rPr>
        <w:tab/>
        <w:t xml:space="preserve">Kleinschroth, F. &amp; Kowarik, I. COVID-19 crisis demonstrates the urgent need for urban greenspaces. </w:t>
      </w:r>
      <w:r w:rsidRPr="005A7140">
        <w:rPr>
          <w:i/>
          <w:iCs/>
          <w:sz w:val="18"/>
          <w:szCs w:val="18"/>
        </w:rPr>
        <w:t>Front. Ecol. Environ.</w:t>
      </w:r>
      <w:r w:rsidRPr="005A7140">
        <w:rPr>
          <w:sz w:val="18"/>
          <w:szCs w:val="18"/>
        </w:rPr>
        <w:t xml:space="preserve"> 18, 318–319 (2020).</w:t>
      </w:r>
    </w:p>
    <w:p w14:paraId="667B43C9" w14:textId="77777777" w:rsidR="009F190A" w:rsidRPr="005A7140" w:rsidRDefault="009F190A" w:rsidP="005A7140">
      <w:pPr>
        <w:pStyle w:val="Bibliography"/>
        <w:spacing w:line="240" w:lineRule="auto"/>
        <w:rPr>
          <w:sz w:val="18"/>
          <w:szCs w:val="18"/>
        </w:rPr>
      </w:pPr>
      <w:r w:rsidRPr="005A7140">
        <w:rPr>
          <w:sz w:val="18"/>
          <w:szCs w:val="18"/>
        </w:rPr>
        <w:t>6.</w:t>
      </w:r>
      <w:r w:rsidRPr="005A7140">
        <w:rPr>
          <w:sz w:val="18"/>
          <w:szCs w:val="18"/>
        </w:rPr>
        <w:tab/>
        <w:t>Burtscher, J., Burtscher, M. &amp; Millet, G. P. (Indoor) isolation, stress, and physical inactivity: Vicious circles accelerated by COVID</w:t>
      </w:r>
      <w:r w:rsidRPr="005A7140">
        <w:rPr>
          <w:rFonts w:ascii="Cambria Math" w:hAnsi="Cambria Math" w:cs="Cambria Math"/>
          <w:sz w:val="18"/>
          <w:szCs w:val="18"/>
        </w:rPr>
        <w:t>‐</w:t>
      </w:r>
      <w:r w:rsidRPr="005A7140">
        <w:rPr>
          <w:sz w:val="18"/>
          <w:szCs w:val="18"/>
        </w:rPr>
        <w:t xml:space="preserve">19? </w:t>
      </w:r>
      <w:r w:rsidRPr="005A7140">
        <w:rPr>
          <w:i/>
          <w:iCs/>
          <w:sz w:val="18"/>
          <w:szCs w:val="18"/>
        </w:rPr>
        <w:t>Scand. J. Med. Sci. Sports</w:t>
      </w:r>
      <w:r w:rsidRPr="005A7140">
        <w:rPr>
          <w:sz w:val="18"/>
          <w:szCs w:val="18"/>
        </w:rPr>
        <w:t xml:space="preserve"> 30, 1544–1545 (2020).</w:t>
      </w:r>
    </w:p>
    <w:p w14:paraId="21E470E7" w14:textId="77777777" w:rsidR="009F190A" w:rsidRPr="005A7140" w:rsidRDefault="009F190A" w:rsidP="005A7140">
      <w:pPr>
        <w:pStyle w:val="Bibliography"/>
        <w:spacing w:line="240" w:lineRule="auto"/>
        <w:rPr>
          <w:sz w:val="18"/>
          <w:szCs w:val="18"/>
        </w:rPr>
      </w:pPr>
      <w:r w:rsidRPr="005A7140">
        <w:rPr>
          <w:sz w:val="18"/>
          <w:szCs w:val="18"/>
        </w:rPr>
        <w:t>7.</w:t>
      </w:r>
      <w:r w:rsidRPr="005A7140">
        <w:rPr>
          <w:sz w:val="18"/>
          <w:szCs w:val="18"/>
        </w:rPr>
        <w:tab/>
        <w:t xml:space="preserve">Burtscher, J., Burtscher, M. &amp; Millet, G. P. Jumping at the opportunity: Promoting physical activity after COVID-19. </w:t>
      </w:r>
      <w:r w:rsidRPr="005A7140">
        <w:rPr>
          <w:i/>
          <w:iCs/>
          <w:sz w:val="18"/>
          <w:szCs w:val="18"/>
        </w:rPr>
        <w:t>Scand. J. Med. Sci. Sports</w:t>
      </w:r>
      <w:r w:rsidRPr="005A7140">
        <w:rPr>
          <w:sz w:val="18"/>
          <w:szCs w:val="18"/>
        </w:rPr>
        <w:t xml:space="preserve"> 30, 1549–1550 (2020).</w:t>
      </w:r>
    </w:p>
    <w:p w14:paraId="53CC238F" w14:textId="77777777" w:rsidR="009F190A" w:rsidRPr="005A7140" w:rsidRDefault="009F190A" w:rsidP="005A7140">
      <w:pPr>
        <w:pStyle w:val="Bibliography"/>
        <w:spacing w:line="240" w:lineRule="auto"/>
        <w:rPr>
          <w:sz w:val="18"/>
          <w:szCs w:val="18"/>
        </w:rPr>
      </w:pPr>
      <w:r w:rsidRPr="005A7140">
        <w:rPr>
          <w:sz w:val="18"/>
          <w:szCs w:val="18"/>
        </w:rPr>
        <w:t>8.</w:t>
      </w:r>
      <w:r w:rsidRPr="005A7140">
        <w:rPr>
          <w:sz w:val="18"/>
          <w:szCs w:val="18"/>
        </w:rPr>
        <w:tab/>
        <w:t xml:space="preserve">Dwyer, M. J., Pasini, M., Dominicis, S. D. &amp; Righi, E. Physical activity: Benefits and challenges during the COVID-19 pandemic. </w:t>
      </w:r>
      <w:r w:rsidRPr="005A7140">
        <w:rPr>
          <w:i/>
          <w:iCs/>
          <w:sz w:val="18"/>
          <w:szCs w:val="18"/>
        </w:rPr>
        <w:t>Scand. J. Med. Sci. Sports</w:t>
      </w:r>
      <w:r w:rsidRPr="005A7140">
        <w:rPr>
          <w:sz w:val="18"/>
          <w:szCs w:val="18"/>
        </w:rPr>
        <w:t xml:space="preserve"> 30, 1291–1294 (2020).</w:t>
      </w:r>
    </w:p>
    <w:p w14:paraId="597D1664" w14:textId="77777777" w:rsidR="009F190A" w:rsidRPr="005A7140" w:rsidRDefault="009F190A" w:rsidP="005A7140">
      <w:pPr>
        <w:pStyle w:val="Bibliography"/>
        <w:spacing w:line="240" w:lineRule="auto"/>
        <w:rPr>
          <w:sz w:val="18"/>
          <w:szCs w:val="18"/>
        </w:rPr>
      </w:pPr>
      <w:r w:rsidRPr="005A7140">
        <w:rPr>
          <w:sz w:val="18"/>
          <w:szCs w:val="18"/>
        </w:rPr>
        <w:t>9.</w:t>
      </w:r>
      <w:r w:rsidRPr="005A7140">
        <w:rPr>
          <w:sz w:val="18"/>
          <w:szCs w:val="18"/>
        </w:rPr>
        <w:tab/>
        <w:t xml:space="preserve">Zhang, W., Goodale, E. &amp; Chen, J. How contact with nature affects children’s biophilia, biophobia and conservation attitude in China. </w:t>
      </w:r>
      <w:r w:rsidRPr="005A7140">
        <w:rPr>
          <w:i/>
          <w:iCs/>
          <w:sz w:val="18"/>
          <w:szCs w:val="18"/>
        </w:rPr>
        <w:t>Biol. Conserv.</w:t>
      </w:r>
      <w:r w:rsidRPr="005A7140">
        <w:rPr>
          <w:sz w:val="18"/>
          <w:szCs w:val="18"/>
        </w:rPr>
        <w:t xml:space="preserve"> 177, 109–116 (2014).</w:t>
      </w:r>
    </w:p>
    <w:p w14:paraId="2ED0D452" w14:textId="77777777" w:rsidR="009F190A" w:rsidRPr="005A7140" w:rsidRDefault="009F190A" w:rsidP="005A7140">
      <w:pPr>
        <w:pStyle w:val="Bibliography"/>
        <w:spacing w:line="240" w:lineRule="auto"/>
        <w:rPr>
          <w:sz w:val="18"/>
          <w:szCs w:val="18"/>
        </w:rPr>
      </w:pPr>
      <w:r w:rsidRPr="005A7140">
        <w:rPr>
          <w:sz w:val="18"/>
          <w:szCs w:val="18"/>
        </w:rPr>
        <w:t>10.</w:t>
      </w:r>
      <w:r w:rsidRPr="005A7140">
        <w:rPr>
          <w:sz w:val="18"/>
          <w:szCs w:val="18"/>
        </w:rPr>
        <w:tab/>
        <w:t xml:space="preserve">Naidoo, R. &amp; Burton, A. C. Relative effects of recreational activities on a temperate terrestrial wildlife assemblage. </w:t>
      </w:r>
      <w:r w:rsidRPr="005A7140">
        <w:rPr>
          <w:i/>
          <w:iCs/>
          <w:sz w:val="18"/>
          <w:szCs w:val="18"/>
        </w:rPr>
        <w:t>Conserv. Sci. Pract.</w:t>
      </w:r>
      <w:r w:rsidRPr="005A7140">
        <w:rPr>
          <w:sz w:val="18"/>
          <w:szCs w:val="18"/>
        </w:rPr>
        <w:t xml:space="preserve"> 2, e271 (2020).</w:t>
      </w:r>
    </w:p>
    <w:p w14:paraId="1C6E0709" w14:textId="77777777" w:rsidR="009F190A" w:rsidRPr="005A7140" w:rsidRDefault="009F190A" w:rsidP="005A7140">
      <w:pPr>
        <w:pStyle w:val="Bibliography"/>
        <w:spacing w:line="240" w:lineRule="auto"/>
        <w:rPr>
          <w:sz w:val="18"/>
          <w:szCs w:val="18"/>
        </w:rPr>
      </w:pPr>
      <w:r w:rsidRPr="005A7140">
        <w:rPr>
          <w:sz w:val="18"/>
          <w:szCs w:val="18"/>
        </w:rPr>
        <w:t>11.</w:t>
      </w:r>
      <w:r w:rsidRPr="005A7140">
        <w:rPr>
          <w:sz w:val="18"/>
          <w:szCs w:val="18"/>
        </w:rPr>
        <w:tab/>
        <w:t xml:space="preserve">Pickering, C. M., Hill, W., Newsome, D. &amp; Leung, Y.-F. Comparing hiking, mountain biking and horse riding impacts on vegetation </w:t>
      </w:r>
      <w:r w:rsidRPr="005A7140">
        <w:rPr>
          <w:sz w:val="18"/>
          <w:szCs w:val="18"/>
        </w:rPr>
        <w:lastRenderedPageBreak/>
        <w:t xml:space="preserve">and soils in Australia and the United States of America. </w:t>
      </w:r>
      <w:r w:rsidRPr="005A7140">
        <w:rPr>
          <w:i/>
          <w:iCs/>
          <w:sz w:val="18"/>
          <w:szCs w:val="18"/>
        </w:rPr>
        <w:t>J. Environ. Manage.</w:t>
      </w:r>
      <w:r w:rsidRPr="005A7140">
        <w:rPr>
          <w:sz w:val="18"/>
          <w:szCs w:val="18"/>
        </w:rPr>
        <w:t xml:space="preserve"> 91, 551–562 (2010).</w:t>
      </w:r>
    </w:p>
    <w:p w14:paraId="4410B56B" w14:textId="77777777" w:rsidR="009F190A" w:rsidRPr="005A7140" w:rsidRDefault="009F190A" w:rsidP="005A7140">
      <w:pPr>
        <w:pStyle w:val="Bibliography"/>
        <w:spacing w:line="240" w:lineRule="auto"/>
        <w:rPr>
          <w:sz w:val="18"/>
          <w:szCs w:val="18"/>
        </w:rPr>
      </w:pPr>
      <w:r w:rsidRPr="005A7140">
        <w:rPr>
          <w:sz w:val="18"/>
          <w:szCs w:val="18"/>
        </w:rPr>
        <w:t>12.</w:t>
      </w:r>
      <w:r w:rsidRPr="005A7140">
        <w:rPr>
          <w:sz w:val="18"/>
          <w:szCs w:val="18"/>
        </w:rPr>
        <w:tab/>
        <w:t xml:space="preserve">Cole, D. N. &amp; Wright, V. </w:t>
      </w:r>
      <w:r w:rsidRPr="005A7140">
        <w:rPr>
          <w:i/>
          <w:iCs/>
          <w:sz w:val="18"/>
          <w:szCs w:val="18"/>
        </w:rPr>
        <w:t>Wilderness visitors and recreation impacts: baseline data available for twentieth century conditions</w:t>
      </w:r>
      <w:r w:rsidRPr="005A7140">
        <w:rPr>
          <w:sz w:val="18"/>
          <w:szCs w:val="18"/>
        </w:rPr>
        <w:t>. RMRS-GTR-117 https://www.fs.usda.gov/treesearch/pubs/5592 (2003) doi:10.2737/RMRS-GTR-117.</w:t>
      </w:r>
    </w:p>
    <w:p w14:paraId="500C98D8" w14:textId="77777777" w:rsidR="009F190A" w:rsidRPr="005A7140" w:rsidRDefault="009F190A" w:rsidP="005A7140">
      <w:pPr>
        <w:pStyle w:val="Bibliography"/>
        <w:spacing w:line="240" w:lineRule="auto"/>
        <w:rPr>
          <w:sz w:val="18"/>
          <w:szCs w:val="18"/>
        </w:rPr>
      </w:pPr>
      <w:r w:rsidRPr="005A7140">
        <w:rPr>
          <w:sz w:val="18"/>
          <w:szCs w:val="18"/>
        </w:rPr>
        <w:t>13.</w:t>
      </w:r>
      <w:r w:rsidRPr="005A7140">
        <w:rPr>
          <w:sz w:val="18"/>
          <w:szCs w:val="18"/>
        </w:rPr>
        <w:tab/>
        <w:t xml:space="preserve">Zellmer, A. J. </w:t>
      </w:r>
      <w:r w:rsidRPr="005A7140">
        <w:rPr>
          <w:i/>
          <w:iCs/>
          <w:sz w:val="18"/>
          <w:szCs w:val="18"/>
        </w:rPr>
        <w:t>et al.</w:t>
      </w:r>
      <w:r w:rsidRPr="005A7140">
        <w:rPr>
          <w:sz w:val="18"/>
          <w:szCs w:val="18"/>
        </w:rPr>
        <w:t xml:space="preserve"> What can we learn from wildlife sightings during the COVID-19 global shutdown? </w:t>
      </w:r>
      <w:r w:rsidRPr="005A7140">
        <w:rPr>
          <w:i/>
          <w:iCs/>
          <w:sz w:val="18"/>
          <w:szCs w:val="18"/>
        </w:rPr>
        <w:t>Ecosphere</w:t>
      </w:r>
      <w:r w:rsidRPr="005A7140">
        <w:rPr>
          <w:sz w:val="18"/>
          <w:szCs w:val="18"/>
        </w:rPr>
        <w:t xml:space="preserve"> 11, e03215 (2020).</w:t>
      </w:r>
    </w:p>
    <w:p w14:paraId="788DD57F" w14:textId="41867AA0" w:rsidR="00373646" w:rsidRPr="005A7140" w:rsidRDefault="00A53ACD" w:rsidP="005A7140">
      <w:pPr>
        <w:pStyle w:val="Hanging"/>
        <w:ind w:left="0" w:firstLine="0"/>
        <w:rPr>
          <w:sz w:val="16"/>
          <w:szCs w:val="18"/>
        </w:rPr>
      </w:pPr>
      <w:r w:rsidRPr="005A7140">
        <w:rPr>
          <w:sz w:val="16"/>
          <w:szCs w:val="18"/>
        </w:rPr>
        <w:fldChar w:fldCharType="end"/>
      </w:r>
    </w:p>
    <w:sectPr w:rsidR="00373646" w:rsidRPr="005A7140" w:rsidSect="00E079FC">
      <w:footerReference w:type="default" r:id="rId22"/>
      <w:type w:val="continuous"/>
      <w:pgSz w:w="12240" w:h="15840"/>
      <w:pgMar w:top="720" w:right="720" w:bottom="720" w:left="720" w:header="708" w:footer="708" w:gutter="0"/>
      <w:pgBorders>
        <w:top w:val="single" w:sz="4" w:space="1" w:color="auto"/>
        <w:bottom w:val="single" w:sz="4" w:space="1" w:color="auto"/>
      </w:pgBorders>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6B70D7" w14:textId="77777777" w:rsidR="00C33AE2" w:rsidRDefault="00C33AE2" w:rsidP="003D4497">
      <w:r>
        <w:separator/>
      </w:r>
    </w:p>
  </w:endnote>
  <w:endnote w:type="continuationSeparator" w:id="0">
    <w:p w14:paraId="2A3E2CCB" w14:textId="77777777" w:rsidR="00C33AE2" w:rsidRDefault="00C33AE2" w:rsidP="003D44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D3ED9" w14:textId="19730AEC" w:rsidR="00BE6F42" w:rsidRDefault="003E3CDF" w:rsidP="003D4497">
    <w:pPr>
      <w:pStyle w:val="Footer"/>
    </w:pPr>
    <w:r w:rsidRPr="00CE31E2">
      <w:rPr>
        <w:rStyle w:val="SubtleEmphasis"/>
      </w:rPr>
      <w:fldChar w:fldCharType="begin"/>
    </w:r>
    <w:r w:rsidRPr="00CE31E2">
      <w:rPr>
        <w:rStyle w:val="SubtleEmphasis"/>
      </w:rPr>
      <w:instrText xml:space="preserve"> AUTHOR   \* MERGEFORMAT </w:instrText>
    </w:r>
    <w:r w:rsidRPr="00CE31E2">
      <w:rPr>
        <w:rStyle w:val="SubtleEmphasis"/>
      </w:rPr>
      <w:fldChar w:fldCharType="separate"/>
    </w:r>
    <w:r w:rsidR="009055EB">
      <w:rPr>
        <w:rStyle w:val="SubtleEmphasis"/>
        <w:noProof/>
      </w:rPr>
      <w:t>Zachary M. Moore</w:t>
    </w:r>
    <w:r w:rsidRPr="00CE31E2">
      <w:rPr>
        <w:rStyle w:val="SubtleEmphasis"/>
      </w:rPr>
      <w:fldChar w:fldCharType="end"/>
    </w:r>
    <w:r w:rsidR="009731E2">
      <w:ptab w:relativeTo="margin" w:alignment="center" w:leader="none"/>
    </w:r>
    <w:r w:rsidR="009731E2" w:rsidRPr="00E47A70">
      <w:rPr>
        <w:rStyle w:val="SubtleEmphasis"/>
      </w:rPr>
      <w:t>Un</w:t>
    </w:r>
    <w:r w:rsidRPr="00E47A70">
      <w:rPr>
        <w:rStyle w:val="SubtleEmphasis"/>
      </w:rPr>
      <w:t>iversity of Manitoba</w:t>
    </w:r>
    <w:r w:rsidR="009731E2">
      <w:ptab w:relativeTo="margin" w:alignment="right" w:leader="none"/>
    </w:r>
    <w:r w:rsidR="009731E2" w:rsidRPr="00E47A70">
      <w:rPr>
        <w:rStyle w:val="SubtleEmphasis"/>
      </w:rPr>
      <w:t xml:space="preserve">Page | </w:t>
    </w:r>
    <w:r w:rsidR="009731E2" w:rsidRPr="00E47A70">
      <w:rPr>
        <w:rStyle w:val="SubtleEmphasis"/>
      </w:rPr>
      <w:fldChar w:fldCharType="begin"/>
    </w:r>
    <w:r w:rsidR="009731E2" w:rsidRPr="00E47A70">
      <w:rPr>
        <w:rStyle w:val="SubtleEmphasis"/>
      </w:rPr>
      <w:instrText xml:space="preserve"> PAGE   \* MERGEFORMAT </w:instrText>
    </w:r>
    <w:r w:rsidR="009731E2" w:rsidRPr="00E47A70">
      <w:rPr>
        <w:rStyle w:val="SubtleEmphasis"/>
      </w:rPr>
      <w:fldChar w:fldCharType="separate"/>
    </w:r>
    <w:r w:rsidR="009731E2" w:rsidRPr="00E47A70">
      <w:rPr>
        <w:rStyle w:val="SubtleEmphasis"/>
      </w:rPr>
      <w:t>1</w:t>
    </w:r>
    <w:r w:rsidR="009731E2" w:rsidRPr="00E47A70">
      <w:rPr>
        <w:rStyle w:val="SubtleEmphasi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C63D9C" w14:textId="77777777" w:rsidR="00C33AE2" w:rsidRDefault="00C33AE2" w:rsidP="003D4497">
      <w:r>
        <w:separator/>
      </w:r>
    </w:p>
  </w:footnote>
  <w:footnote w:type="continuationSeparator" w:id="0">
    <w:p w14:paraId="6F973366" w14:textId="77777777" w:rsidR="00C33AE2" w:rsidRDefault="00C33AE2" w:rsidP="003D44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63B81" w14:textId="50E7971D" w:rsidR="003E3CDF" w:rsidRPr="00CE31E2" w:rsidRDefault="008A65AD" w:rsidP="003D4497">
    <w:pPr>
      <w:pStyle w:val="Header"/>
      <w:rPr>
        <w:rStyle w:val="SubtleEmphasis"/>
      </w:rPr>
    </w:pPr>
    <w:r w:rsidRPr="00CE31E2">
      <w:rPr>
        <w:rStyle w:val="SubtleEmphasis"/>
      </w:rPr>
      <w:t>Identifying</w:t>
    </w:r>
    <w:r w:rsidR="00330DC5" w:rsidRPr="00CE31E2">
      <w:rPr>
        <w:rStyle w:val="SubtleEmphasis"/>
      </w:rPr>
      <w:t xml:space="preserve"> Increased Recreation </w:t>
    </w:r>
    <w:r w:rsidR="001762FD" w:rsidRPr="00CE31E2">
      <w:rPr>
        <w:rStyle w:val="SubtleEmphasis"/>
      </w:rPr>
      <w:t>During COVID-1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7CBB9D" w14:textId="6C57A9A5" w:rsidR="00171735" w:rsidRDefault="003D1FDD" w:rsidP="003D4497">
    <w:pPr>
      <w:pStyle w:val="Title"/>
    </w:pPr>
    <w:r w:rsidRPr="003D1FDD">
      <w:drawing>
        <wp:anchor distT="0" distB="0" distL="114300" distR="114300" simplePos="0" relativeHeight="251660288" behindDoc="0" locked="0" layoutInCell="1" allowOverlap="1" wp14:anchorId="12998222" wp14:editId="504CA10A">
          <wp:simplePos x="0" y="0"/>
          <wp:positionH relativeFrom="column">
            <wp:posOffset>5280537</wp:posOffset>
          </wp:positionH>
          <wp:positionV relativeFrom="paragraph">
            <wp:posOffset>-93345</wp:posOffset>
          </wp:positionV>
          <wp:extent cx="1658620" cy="777923"/>
          <wp:effectExtent l="0" t="0" r="0" b="3175"/>
          <wp:wrapNone/>
          <wp:docPr id="18" name="Picture 18"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rotWithShape="1">
                  <a:blip r:embed="rId1">
                    <a:extLst>
                      <a:ext uri="{28A0092B-C50C-407E-A947-70E740481C1C}">
                        <a14:useLocalDpi xmlns:a14="http://schemas.microsoft.com/office/drawing/2010/main" val="0"/>
                      </a:ext>
                    </a:extLst>
                  </a:blip>
                  <a:srcRect l="-6" t="11116" r="6" b="18453"/>
                  <a:stretch/>
                </pic:blipFill>
                <pic:spPr bwMode="auto">
                  <a:xfrm>
                    <a:off x="0" y="0"/>
                    <a:ext cx="1658620" cy="77792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D1FDD">
      <w:t>Policy Brief</w:t>
    </w:r>
  </w:p>
  <w:p w14:paraId="7A14121A" w14:textId="06539359" w:rsidR="00373646" w:rsidRPr="0048190B" w:rsidRDefault="0048190B" w:rsidP="00703FC3">
    <w:pPr>
      <w:jc w:val="right"/>
      <w:rPr>
        <w:rStyle w:val="SubtleEmphasis"/>
      </w:rPr>
    </w:pPr>
    <w:r>
      <w:rPr>
        <w:rStyle w:val="SubtleEmphasis"/>
      </w:rPr>
      <w:t>December</w:t>
    </w:r>
    <w:r w:rsidR="00373646" w:rsidRPr="0048190B">
      <w:rPr>
        <w:rStyle w:val="SubtleEmphasis"/>
      </w:rPr>
      <w:t xml:space="preserve"> 4</w:t>
    </w:r>
    <w:r w:rsidRPr="0048190B">
      <w:rPr>
        <w:rStyle w:val="SubtleEmphasis"/>
        <w:vertAlign w:val="superscript"/>
      </w:rPr>
      <w:t>th</w:t>
    </w:r>
    <w:r w:rsidR="00373646" w:rsidRPr="0048190B">
      <w:rPr>
        <w:rStyle w:val="SubtleEmphasis"/>
      </w:rPr>
      <w:t>,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C39CB"/>
    <w:multiLevelType w:val="hybridMultilevel"/>
    <w:tmpl w:val="91CCE8AE"/>
    <w:lvl w:ilvl="0" w:tplc="10090013">
      <w:start w:val="1"/>
      <w:numFmt w:val="upperRoman"/>
      <w:lvlText w:val="%1."/>
      <w:lvlJc w:val="righ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B6270AF"/>
    <w:multiLevelType w:val="hybridMultilevel"/>
    <w:tmpl w:val="904667A8"/>
    <w:lvl w:ilvl="0" w:tplc="A6E2DC92">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2C30664"/>
    <w:multiLevelType w:val="hybridMultilevel"/>
    <w:tmpl w:val="BBC8587C"/>
    <w:lvl w:ilvl="0" w:tplc="10090013">
      <w:start w:val="1"/>
      <w:numFmt w:val="upp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492F4D86"/>
    <w:multiLevelType w:val="hybridMultilevel"/>
    <w:tmpl w:val="9AC055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4E75686"/>
    <w:multiLevelType w:val="hybridMultilevel"/>
    <w:tmpl w:val="FA346040"/>
    <w:lvl w:ilvl="0" w:tplc="F5844D2E">
      <w:start w:val="1"/>
      <w:numFmt w:val="decimal"/>
      <w:pStyle w:val="ListParagraph"/>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54E75C94"/>
    <w:multiLevelType w:val="hybridMultilevel"/>
    <w:tmpl w:val="E5D26AA2"/>
    <w:lvl w:ilvl="0" w:tplc="A6E2DC92">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56425BFA"/>
    <w:multiLevelType w:val="hybridMultilevel"/>
    <w:tmpl w:val="9B186428"/>
    <w:lvl w:ilvl="0" w:tplc="10090013">
      <w:start w:val="1"/>
      <w:numFmt w:val="upperRoman"/>
      <w:lvlText w:val="%1."/>
      <w:lvlJc w:val="righ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5E5D5980"/>
    <w:multiLevelType w:val="hybridMultilevel"/>
    <w:tmpl w:val="841A71B2"/>
    <w:lvl w:ilvl="0" w:tplc="A6E2DC92">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65053DD6"/>
    <w:multiLevelType w:val="hybridMultilevel"/>
    <w:tmpl w:val="09660C36"/>
    <w:lvl w:ilvl="0" w:tplc="9094E148">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7950559F"/>
    <w:multiLevelType w:val="hybridMultilevel"/>
    <w:tmpl w:val="77C07570"/>
    <w:lvl w:ilvl="0" w:tplc="10090013">
      <w:start w:val="1"/>
      <w:numFmt w:val="upperRoman"/>
      <w:lvlText w:val="%1."/>
      <w:lvlJc w:val="righ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15:restartNumberingAfterBreak="0">
    <w:nsid w:val="799B0E8B"/>
    <w:multiLevelType w:val="hybridMultilevel"/>
    <w:tmpl w:val="327AF27A"/>
    <w:lvl w:ilvl="0" w:tplc="346A41EA">
      <w:numFmt w:val="bullet"/>
      <w:lvlText w:val=""/>
      <w:lvlJc w:val="left"/>
      <w:pPr>
        <w:ind w:left="360" w:hanging="360"/>
      </w:pPr>
      <w:rPr>
        <w:rFonts w:ascii="Wingdings" w:eastAsiaTheme="minorHAnsi" w:hAnsi="Wingdings" w:cstheme="minorBidi"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num w:numId="1">
    <w:abstractNumId w:val="3"/>
  </w:num>
  <w:num w:numId="2">
    <w:abstractNumId w:val="4"/>
  </w:num>
  <w:num w:numId="3">
    <w:abstractNumId w:val="8"/>
  </w:num>
  <w:num w:numId="4">
    <w:abstractNumId w:val="1"/>
  </w:num>
  <w:num w:numId="5">
    <w:abstractNumId w:val="0"/>
  </w:num>
  <w:num w:numId="6">
    <w:abstractNumId w:val="10"/>
  </w:num>
  <w:num w:numId="7">
    <w:abstractNumId w:val="5"/>
  </w:num>
  <w:num w:numId="8">
    <w:abstractNumId w:val="7"/>
  </w:num>
  <w:num w:numId="9">
    <w:abstractNumId w:val="9"/>
  </w:num>
  <w:num w:numId="10">
    <w:abstractNumId w:val="2"/>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proofState w:spelling="clean" w:grammar="clean"/>
  <w:linkStyles/>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27AA"/>
    <w:rsid w:val="00007F06"/>
    <w:rsid w:val="000100A8"/>
    <w:rsid w:val="00023B68"/>
    <w:rsid w:val="00026C7B"/>
    <w:rsid w:val="0002791E"/>
    <w:rsid w:val="00035E86"/>
    <w:rsid w:val="0004446D"/>
    <w:rsid w:val="0004683C"/>
    <w:rsid w:val="000532CE"/>
    <w:rsid w:val="00060059"/>
    <w:rsid w:val="000671C7"/>
    <w:rsid w:val="00067C43"/>
    <w:rsid w:val="000849B4"/>
    <w:rsid w:val="000A0CE6"/>
    <w:rsid w:val="000A7838"/>
    <w:rsid w:val="000B670C"/>
    <w:rsid w:val="000B7377"/>
    <w:rsid w:val="000C00C9"/>
    <w:rsid w:val="000C59D8"/>
    <w:rsid w:val="000D0CE6"/>
    <w:rsid w:val="000E4E1A"/>
    <w:rsid w:val="000F6741"/>
    <w:rsid w:val="000F6991"/>
    <w:rsid w:val="00100D78"/>
    <w:rsid w:val="00101066"/>
    <w:rsid w:val="00102A60"/>
    <w:rsid w:val="00105134"/>
    <w:rsid w:val="00111851"/>
    <w:rsid w:val="00115093"/>
    <w:rsid w:val="00115A8A"/>
    <w:rsid w:val="00117226"/>
    <w:rsid w:val="001246ED"/>
    <w:rsid w:val="0012566C"/>
    <w:rsid w:val="00131CAD"/>
    <w:rsid w:val="001322B0"/>
    <w:rsid w:val="001345FE"/>
    <w:rsid w:val="00144953"/>
    <w:rsid w:val="001505AA"/>
    <w:rsid w:val="00152B0E"/>
    <w:rsid w:val="00153CD6"/>
    <w:rsid w:val="0015709F"/>
    <w:rsid w:val="00161286"/>
    <w:rsid w:val="00166CDC"/>
    <w:rsid w:val="00167A1F"/>
    <w:rsid w:val="00171735"/>
    <w:rsid w:val="00175640"/>
    <w:rsid w:val="001762FD"/>
    <w:rsid w:val="0018040A"/>
    <w:rsid w:val="00183F32"/>
    <w:rsid w:val="00191099"/>
    <w:rsid w:val="001D372F"/>
    <w:rsid w:val="001D47B0"/>
    <w:rsid w:val="001D6CC1"/>
    <w:rsid w:val="001E0B32"/>
    <w:rsid w:val="001F7C9D"/>
    <w:rsid w:val="00200A5E"/>
    <w:rsid w:val="00203DA1"/>
    <w:rsid w:val="002071A9"/>
    <w:rsid w:val="00207247"/>
    <w:rsid w:val="0020796D"/>
    <w:rsid w:val="002130DB"/>
    <w:rsid w:val="00221471"/>
    <w:rsid w:val="00225AC3"/>
    <w:rsid w:val="002360FE"/>
    <w:rsid w:val="0023639E"/>
    <w:rsid w:val="00237300"/>
    <w:rsid w:val="00237BCC"/>
    <w:rsid w:val="0024182F"/>
    <w:rsid w:val="002425CD"/>
    <w:rsid w:val="00244413"/>
    <w:rsid w:val="00245F85"/>
    <w:rsid w:val="00246C4F"/>
    <w:rsid w:val="0025019C"/>
    <w:rsid w:val="00252473"/>
    <w:rsid w:val="0025462F"/>
    <w:rsid w:val="00254893"/>
    <w:rsid w:val="00255BB6"/>
    <w:rsid w:val="0026070D"/>
    <w:rsid w:val="0026148E"/>
    <w:rsid w:val="002615AF"/>
    <w:rsid w:val="00262D48"/>
    <w:rsid w:val="00264C78"/>
    <w:rsid w:val="002660BF"/>
    <w:rsid w:val="002713B8"/>
    <w:rsid w:val="002769B6"/>
    <w:rsid w:val="002839C7"/>
    <w:rsid w:val="0029066D"/>
    <w:rsid w:val="00297E85"/>
    <w:rsid w:val="002A1336"/>
    <w:rsid w:val="002A34A4"/>
    <w:rsid w:val="002A37E8"/>
    <w:rsid w:val="002B2518"/>
    <w:rsid w:val="002C03E5"/>
    <w:rsid w:val="002C4826"/>
    <w:rsid w:val="002D03C0"/>
    <w:rsid w:val="002D4040"/>
    <w:rsid w:val="002E25B1"/>
    <w:rsid w:val="002E38A2"/>
    <w:rsid w:val="002E7E69"/>
    <w:rsid w:val="002F518A"/>
    <w:rsid w:val="00303D31"/>
    <w:rsid w:val="00307BC7"/>
    <w:rsid w:val="00315DE8"/>
    <w:rsid w:val="00321ADC"/>
    <w:rsid w:val="003230C9"/>
    <w:rsid w:val="00330DC5"/>
    <w:rsid w:val="00331E3F"/>
    <w:rsid w:val="00335FDD"/>
    <w:rsid w:val="00340537"/>
    <w:rsid w:val="00342F71"/>
    <w:rsid w:val="00351B47"/>
    <w:rsid w:val="00354075"/>
    <w:rsid w:val="003546C7"/>
    <w:rsid w:val="00362B84"/>
    <w:rsid w:val="0037118C"/>
    <w:rsid w:val="00373646"/>
    <w:rsid w:val="003904BE"/>
    <w:rsid w:val="003947EE"/>
    <w:rsid w:val="003A0103"/>
    <w:rsid w:val="003A0D30"/>
    <w:rsid w:val="003B0CB2"/>
    <w:rsid w:val="003B3BBE"/>
    <w:rsid w:val="003B5F8E"/>
    <w:rsid w:val="003C4F7F"/>
    <w:rsid w:val="003D04C0"/>
    <w:rsid w:val="003D1FDD"/>
    <w:rsid w:val="003D37E7"/>
    <w:rsid w:val="003D4497"/>
    <w:rsid w:val="003E0306"/>
    <w:rsid w:val="003E1C6F"/>
    <w:rsid w:val="003E3CDF"/>
    <w:rsid w:val="003E72EE"/>
    <w:rsid w:val="003F18D9"/>
    <w:rsid w:val="003F61ED"/>
    <w:rsid w:val="0040108C"/>
    <w:rsid w:val="00401A17"/>
    <w:rsid w:val="004102C7"/>
    <w:rsid w:val="004115D3"/>
    <w:rsid w:val="0041404B"/>
    <w:rsid w:val="0042310D"/>
    <w:rsid w:val="00437E2B"/>
    <w:rsid w:val="004546C3"/>
    <w:rsid w:val="004562AC"/>
    <w:rsid w:val="00466D80"/>
    <w:rsid w:val="00470C22"/>
    <w:rsid w:val="00470DE8"/>
    <w:rsid w:val="004761DB"/>
    <w:rsid w:val="0048190B"/>
    <w:rsid w:val="00482995"/>
    <w:rsid w:val="004905A2"/>
    <w:rsid w:val="0049604E"/>
    <w:rsid w:val="004A33CF"/>
    <w:rsid w:val="004A603E"/>
    <w:rsid w:val="004B4599"/>
    <w:rsid w:val="004B494B"/>
    <w:rsid w:val="004C074E"/>
    <w:rsid w:val="004C086B"/>
    <w:rsid w:val="004C742C"/>
    <w:rsid w:val="004D3D88"/>
    <w:rsid w:val="004E3EA9"/>
    <w:rsid w:val="004E4492"/>
    <w:rsid w:val="004F1B6A"/>
    <w:rsid w:val="005005CD"/>
    <w:rsid w:val="00502CA6"/>
    <w:rsid w:val="005166D8"/>
    <w:rsid w:val="00524ADA"/>
    <w:rsid w:val="00525009"/>
    <w:rsid w:val="00525A6B"/>
    <w:rsid w:val="0052662A"/>
    <w:rsid w:val="005323A0"/>
    <w:rsid w:val="00540B19"/>
    <w:rsid w:val="005439A8"/>
    <w:rsid w:val="00550DAC"/>
    <w:rsid w:val="005523AF"/>
    <w:rsid w:val="00552502"/>
    <w:rsid w:val="00562C89"/>
    <w:rsid w:val="00562F00"/>
    <w:rsid w:val="00571946"/>
    <w:rsid w:val="00574190"/>
    <w:rsid w:val="00576315"/>
    <w:rsid w:val="005846E6"/>
    <w:rsid w:val="005A0D8D"/>
    <w:rsid w:val="005A6258"/>
    <w:rsid w:val="005A64D8"/>
    <w:rsid w:val="005A7140"/>
    <w:rsid w:val="005B65E7"/>
    <w:rsid w:val="005C6157"/>
    <w:rsid w:val="005C64B1"/>
    <w:rsid w:val="005D40C0"/>
    <w:rsid w:val="005E033B"/>
    <w:rsid w:val="005E47DF"/>
    <w:rsid w:val="005E54EC"/>
    <w:rsid w:val="005E58A8"/>
    <w:rsid w:val="005F0373"/>
    <w:rsid w:val="005F1E99"/>
    <w:rsid w:val="005F3B85"/>
    <w:rsid w:val="00611FEF"/>
    <w:rsid w:val="0061792E"/>
    <w:rsid w:val="00622300"/>
    <w:rsid w:val="00622B71"/>
    <w:rsid w:val="006241C7"/>
    <w:rsid w:val="0064302C"/>
    <w:rsid w:val="00662E1F"/>
    <w:rsid w:val="00663355"/>
    <w:rsid w:val="006650BE"/>
    <w:rsid w:val="00666D9F"/>
    <w:rsid w:val="006670DE"/>
    <w:rsid w:val="00670C9C"/>
    <w:rsid w:val="006751CE"/>
    <w:rsid w:val="00681FE4"/>
    <w:rsid w:val="0068252F"/>
    <w:rsid w:val="00690251"/>
    <w:rsid w:val="00693551"/>
    <w:rsid w:val="006959CD"/>
    <w:rsid w:val="0069649E"/>
    <w:rsid w:val="006A0D19"/>
    <w:rsid w:val="006A5DE2"/>
    <w:rsid w:val="006A73C2"/>
    <w:rsid w:val="006B46EB"/>
    <w:rsid w:val="006C0780"/>
    <w:rsid w:val="006C1028"/>
    <w:rsid w:val="006C1A82"/>
    <w:rsid w:val="006E5306"/>
    <w:rsid w:val="006F10FD"/>
    <w:rsid w:val="006F17C5"/>
    <w:rsid w:val="006F3077"/>
    <w:rsid w:val="00703FC3"/>
    <w:rsid w:val="00704E02"/>
    <w:rsid w:val="00705DB2"/>
    <w:rsid w:val="00706943"/>
    <w:rsid w:val="00713B3C"/>
    <w:rsid w:val="00726EEE"/>
    <w:rsid w:val="00730342"/>
    <w:rsid w:val="00730833"/>
    <w:rsid w:val="0073424C"/>
    <w:rsid w:val="0074508E"/>
    <w:rsid w:val="00754167"/>
    <w:rsid w:val="007602D1"/>
    <w:rsid w:val="00767FEA"/>
    <w:rsid w:val="0078642B"/>
    <w:rsid w:val="00787D06"/>
    <w:rsid w:val="00792783"/>
    <w:rsid w:val="00795CFC"/>
    <w:rsid w:val="00795FFA"/>
    <w:rsid w:val="007A0226"/>
    <w:rsid w:val="007A5632"/>
    <w:rsid w:val="007A78B9"/>
    <w:rsid w:val="007B1130"/>
    <w:rsid w:val="007C4944"/>
    <w:rsid w:val="007C73B0"/>
    <w:rsid w:val="007D1E47"/>
    <w:rsid w:val="007F1793"/>
    <w:rsid w:val="007F7443"/>
    <w:rsid w:val="008052BF"/>
    <w:rsid w:val="00807636"/>
    <w:rsid w:val="00810172"/>
    <w:rsid w:val="008161AC"/>
    <w:rsid w:val="00822216"/>
    <w:rsid w:val="008251CF"/>
    <w:rsid w:val="008411E2"/>
    <w:rsid w:val="00842FEE"/>
    <w:rsid w:val="008517F4"/>
    <w:rsid w:val="00861D80"/>
    <w:rsid w:val="00875C86"/>
    <w:rsid w:val="008A65AD"/>
    <w:rsid w:val="008C735C"/>
    <w:rsid w:val="008D2C1F"/>
    <w:rsid w:val="008D3B8E"/>
    <w:rsid w:val="008D704B"/>
    <w:rsid w:val="008E1163"/>
    <w:rsid w:val="008E12D7"/>
    <w:rsid w:val="008E141F"/>
    <w:rsid w:val="008E171E"/>
    <w:rsid w:val="008E42D6"/>
    <w:rsid w:val="008E524E"/>
    <w:rsid w:val="008E631E"/>
    <w:rsid w:val="008E6991"/>
    <w:rsid w:val="008E753B"/>
    <w:rsid w:val="008E77C6"/>
    <w:rsid w:val="008F02AA"/>
    <w:rsid w:val="008F37DD"/>
    <w:rsid w:val="008F436E"/>
    <w:rsid w:val="008F670F"/>
    <w:rsid w:val="008F682D"/>
    <w:rsid w:val="009055EB"/>
    <w:rsid w:val="00910700"/>
    <w:rsid w:val="00913C3D"/>
    <w:rsid w:val="00921AA7"/>
    <w:rsid w:val="009275FB"/>
    <w:rsid w:val="009314A8"/>
    <w:rsid w:val="00942F05"/>
    <w:rsid w:val="009435CE"/>
    <w:rsid w:val="00953B14"/>
    <w:rsid w:val="00965FAF"/>
    <w:rsid w:val="009731E2"/>
    <w:rsid w:val="00992409"/>
    <w:rsid w:val="00993860"/>
    <w:rsid w:val="009974EC"/>
    <w:rsid w:val="009A02AA"/>
    <w:rsid w:val="009A3BEA"/>
    <w:rsid w:val="009C1D21"/>
    <w:rsid w:val="009C4DD0"/>
    <w:rsid w:val="009C7020"/>
    <w:rsid w:val="009D13E4"/>
    <w:rsid w:val="009D5126"/>
    <w:rsid w:val="009E08ED"/>
    <w:rsid w:val="009F08FF"/>
    <w:rsid w:val="009F190A"/>
    <w:rsid w:val="009F4580"/>
    <w:rsid w:val="009F5E08"/>
    <w:rsid w:val="00A007CA"/>
    <w:rsid w:val="00A02202"/>
    <w:rsid w:val="00A06A2D"/>
    <w:rsid w:val="00A10C34"/>
    <w:rsid w:val="00A10E97"/>
    <w:rsid w:val="00A1451B"/>
    <w:rsid w:val="00A148B1"/>
    <w:rsid w:val="00A21FCE"/>
    <w:rsid w:val="00A3005D"/>
    <w:rsid w:val="00A324B4"/>
    <w:rsid w:val="00A32A61"/>
    <w:rsid w:val="00A34056"/>
    <w:rsid w:val="00A46AAE"/>
    <w:rsid w:val="00A50C3C"/>
    <w:rsid w:val="00A51B96"/>
    <w:rsid w:val="00A53ACD"/>
    <w:rsid w:val="00A60C51"/>
    <w:rsid w:val="00A633C3"/>
    <w:rsid w:val="00A63B70"/>
    <w:rsid w:val="00A65D74"/>
    <w:rsid w:val="00A70A2B"/>
    <w:rsid w:val="00A71502"/>
    <w:rsid w:val="00A746E4"/>
    <w:rsid w:val="00A815F1"/>
    <w:rsid w:val="00A838DE"/>
    <w:rsid w:val="00A87BB4"/>
    <w:rsid w:val="00AA0FAA"/>
    <w:rsid w:val="00AA2272"/>
    <w:rsid w:val="00AA24B8"/>
    <w:rsid w:val="00AA775E"/>
    <w:rsid w:val="00AB64F6"/>
    <w:rsid w:val="00AC0C7D"/>
    <w:rsid w:val="00AC415B"/>
    <w:rsid w:val="00AC42C6"/>
    <w:rsid w:val="00AC43DE"/>
    <w:rsid w:val="00AC49AC"/>
    <w:rsid w:val="00AD5E9C"/>
    <w:rsid w:val="00AD6AEE"/>
    <w:rsid w:val="00AE11F0"/>
    <w:rsid w:val="00AE6E17"/>
    <w:rsid w:val="00AF3EE8"/>
    <w:rsid w:val="00AF7576"/>
    <w:rsid w:val="00B000F8"/>
    <w:rsid w:val="00B012F7"/>
    <w:rsid w:val="00B02AE2"/>
    <w:rsid w:val="00B031B1"/>
    <w:rsid w:val="00B1457C"/>
    <w:rsid w:val="00B2264D"/>
    <w:rsid w:val="00B253EF"/>
    <w:rsid w:val="00B27941"/>
    <w:rsid w:val="00B3764A"/>
    <w:rsid w:val="00B40463"/>
    <w:rsid w:val="00B47C0C"/>
    <w:rsid w:val="00B55447"/>
    <w:rsid w:val="00B57D36"/>
    <w:rsid w:val="00B64C3F"/>
    <w:rsid w:val="00B724FA"/>
    <w:rsid w:val="00B90438"/>
    <w:rsid w:val="00B9604A"/>
    <w:rsid w:val="00BA0AE3"/>
    <w:rsid w:val="00BA43F6"/>
    <w:rsid w:val="00BA7285"/>
    <w:rsid w:val="00BB105D"/>
    <w:rsid w:val="00BC1616"/>
    <w:rsid w:val="00BC3A15"/>
    <w:rsid w:val="00BC57AB"/>
    <w:rsid w:val="00BD0973"/>
    <w:rsid w:val="00BE0E5F"/>
    <w:rsid w:val="00BE4631"/>
    <w:rsid w:val="00BE50AC"/>
    <w:rsid w:val="00BE6109"/>
    <w:rsid w:val="00BE670A"/>
    <w:rsid w:val="00BE6F42"/>
    <w:rsid w:val="00BF0A62"/>
    <w:rsid w:val="00C02CA9"/>
    <w:rsid w:val="00C057BC"/>
    <w:rsid w:val="00C11B60"/>
    <w:rsid w:val="00C1312D"/>
    <w:rsid w:val="00C14C44"/>
    <w:rsid w:val="00C24B42"/>
    <w:rsid w:val="00C329D9"/>
    <w:rsid w:val="00C32C3A"/>
    <w:rsid w:val="00C33AE2"/>
    <w:rsid w:val="00C4251F"/>
    <w:rsid w:val="00C46559"/>
    <w:rsid w:val="00C471A1"/>
    <w:rsid w:val="00C54C2D"/>
    <w:rsid w:val="00C65105"/>
    <w:rsid w:val="00C734D5"/>
    <w:rsid w:val="00C74C77"/>
    <w:rsid w:val="00C81A66"/>
    <w:rsid w:val="00C842E1"/>
    <w:rsid w:val="00C84412"/>
    <w:rsid w:val="00C9550C"/>
    <w:rsid w:val="00C97149"/>
    <w:rsid w:val="00CA1AD1"/>
    <w:rsid w:val="00CA2C1E"/>
    <w:rsid w:val="00CA4691"/>
    <w:rsid w:val="00CB073E"/>
    <w:rsid w:val="00CB2F96"/>
    <w:rsid w:val="00CB3AD8"/>
    <w:rsid w:val="00CB52B6"/>
    <w:rsid w:val="00CB7C4D"/>
    <w:rsid w:val="00CE31E2"/>
    <w:rsid w:val="00CF27AA"/>
    <w:rsid w:val="00CF62AD"/>
    <w:rsid w:val="00D0021C"/>
    <w:rsid w:val="00D02110"/>
    <w:rsid w:val="00D071AF"/>
    <w:rsid w:val="00D10BB3"/>
    <w:rsid w:val="00D24529"/>
    <w:rsid w:val="00D30551"/>
    <w:rsid w:val="00D31C5D"/>
    <w:rsid w:val="00D4492F"/>
    <w:rsid w:val="00D52015"/>
    <w:rsid w:val="00D53590"/>
    <w:rsid w:val="00D6220E"/>
    <w:rsid w:val="00D62284"/>
    <w:rsid w:val="00D816DB"/>
    <w:rsid w:val="00D81BB2"/>
    <w:rsid w:val="00D95A80"/>
    <w:rsid w:val="00DA7138"/>
    <w:rsid w:val="00DA773B"/>
    <w:rsid w:val="00DB2528"/>
    <w:rsid w:val="00DB40F3"/>
    <w:rsid w:val="00DC0812"/>
    <w:rsid w:val="00DC085C"/>
    <w:rsid w:val="00DC5C59"/>
    <w:rsid w:val="00DE1982"/>
    <w:rsid w:val="00DE470D"/>
    <w:rsid w:val="00DE732B"/>
    <w:rsid w:val="00E03263"/>
    <w:rsid w:val="00E079FC"/>
    <w:rsid w:val="00E11923"/>
    <w:rsid w:val="00E1392A"/>
    <w:rsid w:val="00E17586"/>
    <w:rsid w:val="00E17672"/>
    <w:rsid w:val="00E2637C"/>
    <w:rsid w:val="00E274B4"/>
    <w:rsid w:val="00E302EA"/>
    <w:rsid w:val="00E36A82"/>
    <w:rsid w:val="00E418A8"/>
    <w:rsid w:val="00E4515E"/>
    <w:rsid w:val="00E475C2"/>
    <w:rsid w:val="00E47A70"/>
    <w:rsid w:val="00E54C78"/>
    <w:rsid w:val="00E61409"/>
    <w:rsid w:val="00E63D7E"/>
    <w:rsid w:val="00E66B98"/>
    <w:rsid w:val="00E700D5"/>
    <w:rsid w:val="00E72963"/>
    <w:rsid w:val="00E73839"/>
    <w:rsid w:val="00E82F38"/>
    <w:rsid w:val="00E8509F"/>
    <w:rsid w:val="00E93114"/>
    <w:rsid w:val="00E937D3"/>
    <w:rsid w:val="00E94262"/>
    <w:rsid w:val="00E96778"/>
    <w:rsid w:val="00EA6F08"/>
    <w:rsid w:val="00ED4AA4"/>
    <w:rsid w:val="00ED7AB4"/>
    <w:rsid w:val="00EE34F7"/>
    <w:rsid w:val="00EE4686"/>
    <w:rsid w:val="00EF32BF"/>
    <w:rsid w:val="00F06139"/>
    <w:rsid w:val="00F134F7"/>
    <w:rsid w:val="00F15EAC"/>
    <w:rsid w:val="00F23C79"/>
    <w:rsid w:val="00F31470"/>
    <w:rsid w:val="00F3707F"/>
    <w:rsid w:val="00F40441"/>
    <w:rsid w:val="00F575E9"/>
    <w:rsid w:val="00F617DA"/>
    <w:rsid w:val="00F67775"/>
    <w:rsid w:val="00F67A2D"/>
    <w:rsid w:val="00F71C20"/>
    <w:rsid w:val="00F81E4C"/>
    <w:rsid w:val="00F83F1E"/>
    <w:rsid w:val="00F848A9"/>
    <w:rsid w:val="00F86BAD"/>
    <w:rsid w:val="00F908F3"/>
    <w:rsid w:val="00F93DF3"/>
    <w:rsid w:val="00FA0114"/>
    <w:rsid w:val="00FA1749"/>
    <w:rsid w:val="00FA2D48"/>
    <w:rsid w:val="00FA71A9"/>
    <w:rsid w:val="00FA7A35"/>
    <w:rsid w:val="00FB39A7"/>
    <w:rsid w:val="00FC4711"/>
    <w:rsid w:val="00FD2134"/>
    <w:rsid w:val="00FD2D55"/>
    <w:rsid w:val="00FD6CCF"/>
    <w:rsid w:val="00FE0F5C"/>
    <w:rsid w:val="00FE4D7E"/>
    <w:rsid w:val="00FF234B"/>
    <w:rsid w:val="00FF2E4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D507647"/>
  <w15:chartTrackingRefBased/>
  <w15:docId w15:val="{1275ABE4-99BD-48DE-913F-58ABB2C24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23AF"/>
  </w:style>
  <w:style w:type="paragraph" w:styleId="Heading1">
    <w:name w:val="heading 1"/>
    <w:basedOn w:val="Normal"/>
    <w:next w:val="Normal"/>
    <w:link w:val="Heading1Char"/>
    <w:uiPriority w:val="9"/>
    <w:qFormat/>
    <w:rsid w:val="009F5E08"/>
    <w:pPr>
      <w:keepNext/>
      <w:keepLines/>
      <w:spacing w:after="240"/>
      <w:outlineLvl w:val="0"/>
    </w:pPr>
    <w:rPr>
      <w:rFonts w:eastAsiaTheme="majorEastAsia" w:cstheme="majorBidi"/>
      <w:b/>
      <w:bCs/>
      <w:color w:val="2F5496" w:themeColor="accent1" w:themeShade="BF"/>
      <w:sz w:val="32"/>
      <w:szCs w:val="32"/>
    </w:rPr>
  </w:style>
  <w:style w:type="character" w:default="1" w:styleId="DefaultParagraphFont">
    <w:name w:val="Default Paragraph Font"/>
    <w:uiPriority w:val="1"/>
    <w:semiHidden/>
    <w:unhideWhenUsed/>
    <w:rsid w:val="005523A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523AF"/>
  </w:style>
  <w:style w:type="paragraph" w:styleId="ListParagraph">
    <w:name w:val="List Paragraph"/>
    <w:basedOn w:val="Normal"/>
    <w:uiPriority w:val="34"/>
    <w:qFormat/>
    <w:rsid w:val="00244413"/>
    <w:pPr>
      <w:numPr>
        <w:numId w:val="2"/>
      </w:numPr>
      <w:contextualSpacing/>
    </w:pPr>
    <w:rPr>
      <w:sz w:val="20"/>
      <w:szCs w:val="20"/>
    </w:rPr>
  </w:style>
  <w:style w:type="paragraph" w:styleId="Header">
    <w:name w:val="header"/>
    <w:basedOn w:val="Normal"/>
    <w:link w:val="HeaderChar"/>
    <w:uiPriority w:val="99"/>
    <w:unhideWhenUsed/>
    <w:rsid w:val="00C33A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3AE2"/>
  </w:style>
  <w:style w:type="paragraph" w:styleId="Footer">
    <w:name w:val="footer"/>
    <w:basedOn w:val="Normal"/>
    <w:link w:val="FooterChar"/>
    <w:uiPriority w:val="99"/>
    <w:unhideWhenUsed/>
    <w:rsid w:val="00C33AE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3AE2"/>
  </w:style>
  <w:style w:type="paragraph" w:styleId="Title">
    <w:name w:val="Title"/>
    <w:basedOn w:val="Normal"/>
    <w:next w:val="Normal"/>
    <w:link w:val="TitleChar"/>
    <w:uiPriority w:val="10"/>
    <w:qFormat/>
    <w:rsid w:val="003D1FDD"/>
    <w:pPr>
      <w:spacing w:after="0" w:line="240" w:lineRule="auto"/>
      <w:contextualSpacing/>
    </w:pPr>
    <w:rPr>
      <w:rFonts w:eastAsiaTheme="majorEastAsia" w:cstheme="majorBidi"/>
      <w:b/>
      <w:bCs/>
      <w:noProof/>
      <w:spacing w:val="-10"/>
      <w:kern w:val="28"/>
      <w:sz w:val="96"/>
      <w:szCs w:val="96"/>
    </w:rPr>
  </w:style>
  <w:style w:type="character" w:customStyle="1" w:styleId="TitleChar">
    <w:name w:val="Title Char"/>
    <w:basedOn w:val="DefaultParagraphFont"/>
    <w:link w:val="Title"/>
    <w:uiPriority w:val="10"/>
    <w:rsid w:val="003D1FDD"/>
    <w:rPr>
      <w:rFonts w:ascii="Tw Cen MT" w:eastAsiaTheme="majorEastAsia" w:hAnsi="Tw Cen MT" w:cstheme="majorBidi"/>
      <w:b/>
      <w:bCs/>
      <w:noProof/>
      <w:spacing w:val="-10"/>
      <w:kern w:val="28"/>
      <w:sz w:val="96"/>
      <w:szCs w:val="96"/>
    </w:rPr>
  </w:style>
  <w:style w:type="character" w:styleId="Strong">
    <w:name w:val="Strong"/>
    <w:basedOn w:val="DefaultParagraphFont"/>
    <w:uiPriority w:val="22"/>
    <w:qFormat/>
    <w:rsid w:val="00373646"/>
    <w:rPr>
      <w:b/>
      <w:bCs/>
    </w:rPr>
  </w:style>
  <w:style w:type="character" w:customStyle="1" w:styleId="Heading1Char">
    <w:name w:val="Heading 1 Char"/>
    <w:basedOn w:val="DefaultParagraphFont"/>
    <w:link w:val="Heading1"/>
    <w:uiPriority w:val="9"/>
    <w:rsid w:val="009F5E08"/>
    <w:rPr>
      <w:rFonts w:ascii="Tw Cen MT" w:eastAsiaTheme="majorEastAsia" w:hAnsi="Tw Cen MT" w:cstheme="majorBidi"/>
      <w:b/>
      <w:bCs/>
      <w:color w:val="2F5496" w:themeColor="accent1" w:themeShade="BF"/>
      <w:sz w:val="32"/>
      <w:szCs w:val="32"/>
      <w:lang w:val="en-US"/>
    </w:rPr>
  </w:style>
  <w:style w:type="paragraph" w:styleId="Subtitle">
    <w:name w:val="Subtitle"/>
    <w:basedOn w:val="Normal"/>
    <w:next w:val="Normal"/>
    <w:link w:val="SubtitleChar"/>
    <w:uiPriority w:val="11"/>
    <w:qFormat/>
    <w:rsid w:val="00FE4D7E"/>
    <w:pPr>
      <w:numPr>
        <w:ilvl w:val="1"/>
      </w:numPr>
    </w:pPr>
    <w:rPr>
      <w:rFonts w:eastAsiaTheme="minorEastAsia"/>
      <w:b/>
      <w:bCs/>
      <w:color w:val="1F3864" w:themeColor="accent1" w:themeShade="80"/>
      <w:spacing w:val="15"/>
      <w:sz w:val="40"/>
      <w:szCs w:val="40"/>
    </w:rPr>
  </w:style>
  <w:style w:type="character" w:customStyle="1" w:styleId="SubtitleChar">
    <w:name w:val="Subtitle Char"/>
    <w:basedOn w:val="DefaultParagraphFont"/>
    <w:link w:val="Subtitle"/>
    <w:uiPriority w:val="11"/>
    <w:rsid w:val="00FE4D7E"/>
    <w:rPr>
      <w:rFonts w:ascii="Tw Cen MT" w:eastAsiaTheme="minorEastAsia" w:hAnsi="Tw Cen MT"/>
      <w:b/>
      <w:bCs/>
      <w:color w:val="1F3864" w:themeColor="accent1" w:themeShade="80"/>
      <w:spacing w:val="15"/>
      <w:sz w:val="40"/>
      <w:szCs w:val="40"/>
    </w:rPr>
  </w:style>
  <w:style w:type="character" w:styleId="PlaceholderText">
    <w:name w:val="Placeholder Text"/>
    <w:basedOn w:val="DefaultParagraphFont"/>
    <w:uiPriority w:val="99"/>
    <w:semiHidden/>
    <w:rsid w:val="00CB7C4D"/>
    <w:rPr>
      <w:color w:val="808080"/>
    </w:rPr>
  </w:style>
  <w:style w:type="character" w:styleId="SubtleEmphasis">
    <w:name w:val="Subtle Emphasis"/>
    <w:basedOn w:val="DefaultParagraphFont"/>
    <w:uiPriority w:val="19"/>
    <w:qFormat/>
    <w:rsid w:val="00244413"/>
    <w:rPr>
      <w:i/>
      <w:iCs/>
      <w:color w:val="404040" w:themeColor="text1" w:themeTint="BF"/>
      <w:sz w:val="20"/>
      <w:szCs w:val="20"/>
    </w:rPr>
  </w:style>
  <w:style w:type="paragraph" w:styleId="Bibliography">
    <w:name w:val="Bibliography"/>
    <w:basedOn w:val="Normal"/>
    <w:next w:val="Normal"/>
    <w:uiPriority w:val="37"/>
    <w:unhideWhenUsed/>
    <w:rsid w:val="00A53ACD"/>
    <w:pPr>
      <w:tabs>
        <w:tab w:val="left" w:pos="264"/>
      </w:tabs>
      <w:spacing w:after="0" w:line="480" w:lineRule="auto"/>
      <w:ind w:left="264" w:hanging="264"/>
    </w:pPr>
  </w:style>
  <w:style w:type="paragraph" w:styleId="NoSpacing">
    <w:name w:val="No Spacing"/>
    <w:uiPriority w:val="1"/>
    <w:qFormat/>
    <w:rsid w:val="00730342"/>
    <w:pPr>
      <w:spacing w:after="0" w:line="240" w:lineRule="auto"/>
    </w:pPr>
    <w:rPr>
      <w:rFonts w:ascii="Tw Cen MT" w:hAnsi="Tw Cen MT"/>
    </w:rPr>
  </w:style>
  <w:style w:type="table" w:styleId="PlainTable5">
    <w:name w:val="Plain Table 5"/>
    <w:basedOn w:val="TableNormal"/>
    <w:uiPriority w:val="45"/>
    <w:rsid w:val="00C24B4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23730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5">
    <w:name w:val="Grid Table 2 Accent 5"/>
    <w:basedOn w:val="TableNormal"/>
    <w:uiPriority w:val="47"/>
    <w:rsid w:val="00237300"/>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Accent5">
    <w:name w:val="Grid Table 3 Accent 5"/>
    <w:basedOn w:val="TableNormal"/>
    <w:uiPriority w:val="48"/>
    <w:rsid w:val="00237300"/>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ListTable1Light-Accent5">
    <w:name w:val="List Table 1 Light Accent 5"/>
    <w:basedOn w:val="TableNormal"/>
    <w:uiPriority w:val="46"/>
    <w:rsid w:val="00237300"/>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7Colorful-Accent5">
    <w:name w:val="List Table 7 Colorful Accent 5"/>
    <w:basedOn w:val="TableNormal"/>
    <w:uiPriority w:val="52"/>
    <w:rsid w:val="00DC0812"/>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Hanging">
    <w:name w:val="Hanging"/>
    <w:basedOn w:val="Normal"/>
    <w:link w:val="HangingChar"/>
    <w:qFormat/>
    <w:rsid w:val="00795CFC"/>
    <w:pPr>
      <w:spacing w:line="240" w:lineRule="auto"/>
      <w:ind w:left="284" w:hanging="284"/>
    </w:pPr>
    <w:rPr>
      <w:bCs/>
      <w:sz w:val="20"/>
    </w:rPr>
  </w:style>
  <w:style w:type="character" w:styleId="Hyperlink">
    <w:name w:val="Hyperlink"/>
    <w:basedOn w:val="DefaultParagraphFont"/>
    <w:uiPriority w:val="99"/>
    <w:unhideWhenUsed/>
    <w:rsid w:val="00067C43"/>
    <w:rPr>
      <w:color w:val="0563C1" w:themeColor="hyperlink"/>
      <w:u w:val="single"/>
    </w:rPr>
  </w:style>
  <w:style w:type="character" w:customStyle="1" w:styleId="HangingChar">
    <w:name w:val="Hanging Char"/>
    <w:basedOn w:val="DefaultParagraphFont"/>
    <w:link w:val="Hanging"/>
    <w:rsid w:val="00795CFC"/>
    <w:rPr>
      <w:rFonts w:ascii="Tw Cen MT" w:hAnsi="Tw Cen MT"/>
      <w:bCs/>
      <w:sz w:val="20"/>
      <w:szCs w:val="24"/>
      <w:lang w:val="en-US"/>
    </w:rPr>
  </w:style>
  <w:style w:type="character" w:styleId="UnresolvedMention">
    <w:name w:val="Unresolved Mention"/>
    <w:basedOn w:val="DefaultParagraphFont"/>
    <w:uiPriority w:val="99"/>
    <w:semiHidden/>
    <w:unhideWhenUsed/>
    <w:rsid w:val="00067C43"/>
    <w:rPr>
      <w:color w:val="605E5C"/>
      <w:shd w:val="clear" w:color="auto" w:fill="E1DFDD"/>
    </w:rPr>
  </w:style>
  <w:style w:type="character" w:styleId="Emphasis">
    <w:name w:val="Emphasis"/>
    <w:basedOn w:val="DefaultParagraphFont"/>
    <w:uiPriority w:val="20"/>
    <w:qFormat/>
    <w:rsid w:val="00B57D36"/>
    <w:rPr>
      <w:b/>
      <w:bCs/>
      <w:i/>
      <w:iCs/>
    </w:rPr>
  </w:style>
  <w:style w:type="character" w:styleId="FollowedHyperlink">
    <w:name w:val="FollowedHyperlink"/>
    <w:basedOn w:val="DefaultParagraphFont"/>
    <w:uiPriority w:val="99"/>
    <w:semiHidden/>
    <w:unhideWhenUsed/>
    <w:rsid w:val="009C702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151686">
      <w:bodyDiv w:val="1"/>
      <w:marLeft w:val="0"/>
      <w:marRight w:val="0"/>
      <w:marTop w:val="0"/>
      <w:marBottom w:val="0"/>
      <w:divBdr>
        <w:top w:val="none" w:sz="0" w:space="0" w:color="auto"/>
        <w:left w:val="none" w:sz="0" w:space="0" w:color="auto"/>
        <w:bottom w:val="none" w:sz="0" w:space="0" w:color="auto"/>
        <w:right w:val="none" w:sz="0" w:space="0" w:color="auto"/>
      </w:divBdr>
      <w:divsChild>
        <w:div w:id="1984390225">
          <w:marLeft w:val="0"/>
          <w:marRight w:val="0"/>
          <w:marTop w:val="0"/>
          <w:marBottom w:val="0"/>
          <w:divBdr>
            <w:top w:val="none" w:sz="0" w:space="0" w:color="auto"/>
            <w:left w:val="none" w:sz="0" w:space="0" w:color="auto"/>
            <w:bottom w:val="none" w:sz="0" w:space="0" w:color="auto"/>
            <w:right w:val="none" w:sz="0" w:space="0" w:color="auto"/>
          </w:divBdr>
          <w:divsChild>
            <w:div w:id="949698164">
              <w:marLeft w:val="0"/>
              <w:marRight w:val="0"/>
              <w:marTop w:val="0"/>
              <w:marBottom w:val="0"/>
              <w:divBdr>
                <w:top w:val="none" w:sz="0" w:space="0" w:color="auto"/>
                <w:left w:val="none" w:sz="0" w:space="0" w:color="auto"/>
                <w:bottom w:val="none" w:sz="0" w:space="0" w:color="auto"/>
                <w:right w:val="none" w:sz="0" w:space="0" w:color="auto"/>
              </w:divBdr>
              <w:divsChild>
                <w:div w:id="79868987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99284079">
      <w:bodyDiv w:val="1"/>
      <w:marLeft w:val="0"/>
      <w:marRight w:val="0"/>
      <w:marTop w:val="0"/>
      <w:marBottom w:val="0"/>
      <w:divBdr>
        <w:top w:val="none" w:sz="0" w:space="0" w:color="auto"/>
        <w:left w:val="none" w:sz="0" w:space="0" w:color="auto"/>
        <w:bottom w:val="none" w:sz="0" w:space="0" w:color="auto"/>
        <w:right w:val="none" w:sz="0" w:space="0" w:color="auto"/>
      </w:divBdr>
      <w:divsChild>
        <w:div w:id="854929145">
          <w:marLeft w:val="0"/>
          <w:marRight w:val="0"/>
          <w:marTop w:val="0"/>
          <w:marBottom w:val="0"/>
          <w:divBdr>
            <w:top w:val="none" w:sz="0" w:space="0" w:color="auto"/>
            <w:left w:val="none" w:sz="0" w:space="0" w:color="auto"/>
            <w:bottom w:val="none" w:sz="0" w:space="0" w:color="auto"/>
            <w:right w:val="none" w:sz="0" w:space="0" w:color="auto"/>
          </w:divBdr>
          <w:divsChild>
            <w:div w:id="488254442">
              <w:marLeft w:val="0"/>
              <w:marRight w:val="0"/>
              <w:marTop w:val="0"/>
              <w:marBottom w:val="0"/>
              <w:divBdr>
                <w:top w:val="none" w:sz="0" w:space="0" w:color="auto"/>
                <w:left w:val="none" w:sz="0" w:space="0" w:color="auto"/>
                <w:bottom w:val="none" w:sz="0" w:space="0" w:color="auto"/>
                <w:right w:val="none" w:sz="0" w:space="0" w:color="auto"/>
              </w:divBdr>
              <w:divsChild>
                <w:div w:id="13227343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2404566">
      <w:bodyDiv w:val="1"/>
      <w:marLeft w:val="0"/>
      <w:marRight w:val="0"/>
      <w:marTop w:val="0"/>
      <w:marBottom w:val="0"/>
      <w:divBdr>
        <w:top w:val="none" w:sz="0" w:space="0" w:color="auto"/>
        <w:left w:val="none" w:sz="0" w:space="0" w:color="auto"/>
        <w:bottom w:val="none" w:sz="0" w:space="0" w:color="auto"/>
        <w:right w:val="none" w:sz="0" w:space="0" w:color="auto"/>
      </w:divBdr>
    </w:div>
    <w:div w:id="2060125750">
      <w:bodyDiv w:val="1"/>
      <w:marLeft w:val="0"/>
      <w:marRight w:val="0"/>
      <w:marTop w:val="0"/>
      <w:marBottom w:val="0"/>
      <w:divBdr>
        <w:top w:val="none" w:sz="0" w:space="0" w:color="auto"/>
        <w:left w:val="none" w:sz="0" w:space="0" w:color="auto"/>
        <w:bottom w:val="none" w:sz="0" w:space="0" w:color="auto"/>
        <w:right w:val="none" w:sz="0" w:space="0" w:color="auto"/>
      </w:divBdr>
    </w:div>
    <w:div w:id="2123723102">
      <w:bodyDiv w:val="1"/>
      <w:marLeft w:val="0"/>
      <w:marRight w:val="0"/>
      <w:marTop w:val="0"/>
      <w:marBottom w:val="0"/>
      <w:divBdr>
        <w:top w:val="none" w:sz="0" w:space="0" w:color="auto"/>
        <w:left w:val="none" w:sz="0" w:space="0" w:color="auto"/>
        <w:bottom w:val="none" w:sz="0" w:space="0" w:color="auto"/>
        <w:right w:val="none" w:sz="0" w:space="0" w:color="auto"/>
      </w:divBdr>
      <w:divsChild>
        <w:div w:id="478809199">
          <w:marLeft w:val="0"/>
          <w:marRight w:val="0"/>
          <w:marTop w:val="0"/>
          <w:marBottom w:val="0"/>
          <w:divBdr>
            <w:top w:val="none" w:sz="0" w:space="0" w:color="auto"/>
            <w:left w:val="none" w:sz="0" w:space="0" w:color="auto"/>
            <w:bottom w:val="none" w:sz="0" w:space="0" w:color="auto"/>
            <w:right w:val="none" w:sz="0" w:space="0" w:color="auto"/>
          </w:divBdr>
          <w:divsChild>
            <w:div w:id="2040350559">
              <w:marLeft w:val="0"/>
              <w:marRight w:val="0"/>
              <w:marTop w:val="0"/>
              <w:marBottom w:val="0"/>
              <w:divBdr>
                <w:top w:val="none" w:sz="0" w:space="0" w:color="auto"/>
                <w:left w:val="none" w:sz="0" w:space="0" w:color="auto"/>
                <w:bottom w:val="none" w:sz="0" w:space="0" w:color="auto"/>
                <w:right w:val="none" w:sz="0" w:space="0" w:color="auto"/>
              </w:divBdr>
              <w:divsChild>
                <w:div w:id="116320171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google.com" TargetMode="Externa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yperlink" Target="http://www.iNaturalist.org" TargetMode="Externa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bird.org" TargetMode="Externa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www.google.com/trends" TargetMode="External"/><Relationship Id="rId23" Type="http://schemas.openxmlformats.org/officeDocument/2006/relationships/fontTable" Target="fontTable.xml"/><Relationship Id="rId10" Type="http://schemas.openxmlformats.org/officeDocument/2006/relationships/hyperlink" Target="https://www.c19-wild.org/" TargetMode="Externa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google.com/%20covid19/mobility/" TargetMode="External"/><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32B4495B5F04A95ABF49EA72F2443E9"/>
        <w:category>
          <w:name w:val="General"/>
          <w:gallery w:val="placeholder"/>
        </w:category>
        <w:types>
          <w:type w:val="bbPlcHdr"/>
        </w:types>
        <w:behaviors>
          <w:behavior w:val="content"/>
        </w:behaviors>
        <w:guid w:val="{68C0925E-CDA2-4E85-84CC-14151F027FF2}"/>
      </w:docPartPr>
      <w:docPartBody>
        <w:p w:rsidR="00EA7ABF" w:rsidRDefault="006C09BD">
          <w:r w:rsidRPr="0080395F">
            <w:rPr>
              <w:rStyle w:val="PlaceholderText"/>
            </w:rPr>
            <w:t>[Title]</w:t>
          </w:r>
        </w:p>
      </w:docPartBody>
    </w:docPart>
    <w:docPart>
      <w:docPartPr>
        <w:name w:val="532471E2DC6E461DA0CB5862CE04896F"/>
        <w:category>
          <w:name w:val="General"/>
          <w:gallery w:val="placeholder"/>
        </w:category>
        <w:types>
          <w:type w:val="bbPlcHdr"/>
        </w:types>
        <w:behaviors>
          <w:behavior w:val="content"/>
        </w:behaviors>
        <w:guid w:val="{2563827C-47B3-425D-BF11-002ACAE5F5F8}"/>
      </w:docPartPr>
      <w:docPartBody>
        <w:p w:rsidR="00EA7ABF" w:rsidRDefault="006C09BD">
          <w:r w:rsidRPr="0080395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09BD"/>
    <w:rsid w:val="006C09BD"/>
    <w:rsid w:val="00EA7AB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09B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5A08A2-3884-42D2-90DC-FDB5D50C60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3</TotalTime>
  <Pages>7</Pages>
  <Words>8565</Words>
  <Characters>48824</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Using alternative data sources to identify conservation areas at high-risk for ecological impact through increased recreation</vt:lpstr>
    </vt:vector>
  </TitlesOfParts>
  <Company/>
  <LinksUpToDate>false</LinksUpToDate>
  <CharactersWithSpaces>57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ing alternative data sources to identify conservation areas at high-risk for ecological impact through increased recreation</dc:title>
  <dc:subject/>
  <dc:creator>Zachary M. Moore</dc:creator>
  <cp:keywords/>
  <dc:description/>
  <cp:lastModifiedBy>Zachary Moore</cp:lastModifiedBy>
  <cp:revision>508</cp:revision>
  <cp:lastPrinted>2020-12-05T00:29:00Z</cp:lastPrinted>
  <dcterms:created xsi:type="dcterms:W3CDTF">2020-12-03T15:55:00Z</dcterms:created>
  <dcterms:modified xsi:type="dcterms:W3CDTF">2021-04-27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jP8iOYni"/&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